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10C2204E" w:rsidR="00427ED1" w:rsidRPr="005A2087" w:rsidRDefault="00427ED1" w:rsidP="00427ED1">
      <w:pPr>
        <w:spacing w:after="0" w:line="240" w:lineRule="auto"/>
        <w:jc w:val="both"/>
        <w:rPr>
          <w:rFonts w:ascii="Arial" w:hAnsi="Arial" w:cs="Arial"/>
          <w:b/>
          <w:bCs/>
        </w:rPr>
      </w:pPr>
      <w:r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0E87AEDB" w14:textId="07C8C4BD" w:rsidR="00A747EC" w:rsidRDefault="00243E2E" w:rsidP="009B5FBF">
      <w:pPr>
        <w:spacing w:after="0" w:line="240" w:lineRule="auto"/>
        <w:ind w:firstLine="720"/>
        <w:jc w:val="both"/>
        <w:rPr>
          <w:rFonts w:ascii="Arial" w:hAnsi="Arial" w:cs="Arial"/>
        </w:rPr>
      </w:pPr>
      <w:r>
        <w:rPr>
          <w:rFonts w:ascii="Arial" w:hAnsi="Arial" w:cs="Arial"/>
        </w:rPr>
        <w:t xml:space="preserve">The </w:t>
      </w:r>
      <w:r w:rsidR="00F561D7">
        <w:rPr>
          <w:rFonts w:ascii="Arial" w:hAnsi="Arial" w:cs="Arial"/>
        </w:rPr>
        <w:t>retina</w:t>
      </w:r>
      <w:r>
        <w:rPr>
          <w:rFonts w:ascii="Arial" w:hAnsi="Arial" w:cs="Arial"/>
        </w:rPr>
        <w:t xml:space="preserve"> is composed of multiple pathways, with</w:t>
      </w:r>
      <w:r w:rsidR="00F561D7">
        <w:rPr>
          <w:rFonts w:ascii="Arial" w:hAnsi="Arial" w:cs="Arial"/>
        </w:rPr>
        <w:t xml:space="preserve"> each </w:t>
      </w:r>
      <w:r>
        <w:rPr>
          <w:rFonts w:ascii="Arial" w:hAnsi="Arial" w:cs="Arial"/>
        </w:rPr>
        <w:t xml:space="preserve">pathway processing </w:t>
      </w:r>
      <w:r w:rsidR="00F561D7">
        <w:rPr>
          <w:rFonts w:ascii="Arial" w:hAnsi="Arial" w:cs="Arial"/>
        </w:rPr>
        <w:t>specific visual information</w:t>
      </w:r>
      <w:r>
        <w:rPr>
          <w:rFonts w:ascii="Arial" w:hAnsi="Arial" w:cs="Arial"/>
        </w:rPr>
        <w:t>.</w:t>
      </w:r>
      <w:r w:rsidR="007C4109">
        <w:rPr>
          <w:rFonts w:ascii="Arial" w:hAnsi="Arial" w:cs="Arial"/>
        </w:rPr>
        <w:t xml:space="preserve"> </w:t>
      </w:r>
      <w:r w:rsidR="009357A9">
        <w:rPr>
          <w:rFonts w:ascii="Arial" w:hAnsi="Arial" w:cs="Arial"/>
        </w:rPr>
        <w:t xml:space="preserve">These pathways do not process all visual information equally: some information is better represented by neurons than other, supposedly because it is more adaptive. </w:t>
      </w:r>
      <w:r w:rsidR="00F561D7">
        <w:rPr>
          <w:rFonts w:ascii="Arial" w:hAnsi="Arial" w:cs="Arial"/>
        </w:rPr>
        <w:t xml:space="preserve">While we know the physiologically behind such phenomenon, our understanding of why evolution designed the retina to </w:t>
      </w:r>
      <w:r w:rsidR="00C40D0B">
        <w:rPr>
          <w:rFonts w:ascii="Arial" w:hAnsi="Arial" w:cs="Arial"/>
        </w:rPr>
        <w:t xml:space="preserve">better </w:t>
      </w:r>
      <w:r w:rsidR="00F561D7">
        <w:rPr>
          <w:rFonts w:ascii="Arial" w:hAnsi="Arial" w:cs="Arial"/>
        </w:rPr>
        <w:t>process certain types of information</w:t>
      </w:r>
      <w:r w:rsidR="00782456">
        <w:rPr>
          <w:rFonts w:ascii="Arial" w:hAnsi="Arial" w:cs="Arial"/>
        </w:rPr>
        <w:t>,</w:t>
      </w:r>
      <w:r w:rsidR="00F561D7">
        <w:rPr>
          <w:rFonts w:ascii="Arial" w:hAnsi="Arial" w:cs="Arial"/>
        </w:rPr>
        <w:t xml:space="preserve"> is currently lacking. To better understand</w:t>
      </w:r>
      <w:r w:rsidR="002F0150">
        <w:rPr>
          <w:rFonts w:ascii="Arial" w:hAnsi="Arial" w:cs="Arial"/>
        </w:rPr>
        <w:t xml:space="preserve"> how the retina was designed</w:t>
      </w:r>
      <w:r w:rsidR="00F561D7">
        <w:rPr>
          <w:rFonts w:ascii="Arial" w:hAnsi="Arial" w:cs="Arial"/>
        </w:rPr>
        <w:t>, we need to build mathematical</w:t>
      </w:r>
      <w:r w:rsidR="009B5FBF">
        <w:rPr>
          <w:rFonts w:ascii="Arial" w:hAnsi="Arial" w:cs="Arial"/>
        </w:rPr>
        <w:t xml:space="preserve"> theories that can explain</w:t>
      </w:r>
      <w:r w:rsidR="00F561D7">
        <w:rPr>
          <w:rFonts w:ascii="Arial" w:hAnsi="Arial" w:cs="Arial"/>
        </w:rPr>
        <w:t xml:space="preserve"> </w:t>
      </w:r>
      <w:r w:rsidR="009B5FBF">
        <w:rPr>
          <w:rFonts w:ascii="Arial" w:hAnsi="Arial" w:cs="Arial"/>
        </w:rPr>
        <w:t>as much of the</w:t>
      </w:r>
      <w:r w:rsidR="00F561D7">
        <w:rPr>
          <w:rFonts w:ascii="Arial" w:hAnsi="Arial" w:cs="Arial"/>
        </w:rPr>
        <w:t xml:space="preserve"> retinal physiology with </w:t>
      </w:r>
      <w:r w:rsidR="009B5FBF">
        <w:rPr>
          <w:rFonts w:ascii="Arial" w:hAnsi="Arial" w:cs="Arial"/>
        </w:rPr>
        <w:t>as few assumptions as possible. The efficient coding hypothesis is o</w:t>
      </w:r>
      <w:r w:rsidR="009B5FBF" w:rsidRPr="005A2087">
        <w:rPr>
          <w:rFonts w:ascii="Arial" w:hAnsi="Arial" w:cs="Arial"/>
        </w:rPr>
        <w:t>ne of the most successful theories in this vein</w:t>
      </w:r>
      <w:r w:rsidR="009B5FBF">
        <w:rPr>
          <w:rFonts w:ascii="Arial" w:hAnsi="Arial" w:cs="Arial"/>
        </w:rPr>
        <w:t>, which</w:t>
      </w:r>
      <w:r w:rsidR="009B5FBF" w:rsidRPr="005A2087">
        <w:rPr>
          <w:rFonts w:ascii="Arial" w:hAnsi="Arial" w:cs="Arial"/>
        </w:rPr>
        <w:t xml:space="preserve"> states that sensory systems should remove redundancies in their inputs to optimize the information they process</w:t>
      </w:r>
      <w:r w:rsidR="009B5FBF">
        <w:rPr>
          <w:rFonts w:ascii="Arial" w:hAnsi="Arial" w:cs="Arial"/>
        </w:rPr>
        <w:t xml:space="preserve">. </w:t>
      </w:r>
      <w:r w:rsidR="009B5FBF" w:rsidRPr="005A2087">
        <w:rPr>
          <w:rFonts w:ascii="Arial" w:hAnsi="Arial" w:cs="Arial"/>
        </w:rPr>
        <w:t>This hypothesis has been especially successful in the retina, where it can explain many features of retinal encoding such as center-surround receptive fields and ON-OFF pathways</w:t>
      </w:r>
      <w:r w:rsidR="009B5FBF"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9B5FBF">
        <w:rPr>
          <w:rFonts w:ascii="Arial" w:hAnsi="Arial" w:cs="Arial"/>
        </w:rPr>
        <w:instrText xml:space="preserve"> ADDIN EN.CITE </w:instrText>
      </w:r>
      <w:r w:rsidR="009B5FBF">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9B5FBF">
        <w:rPr>
          <w:rFonts w:ascii="Arial" w:hAnsi="Arial" w:cs="Arial"/>
        </w:rPr>
        <w:instrText xml:space="preserve"> ADDIN EN.CITE.DATA </w:instrText>
      </w:r>
      <w:r w:rsidR="009B5FBF">
        <w:rPr>
          <w:rFonts w:ascii="Arial" w:hAnsi="Arial" w:cs="Arial"/>
        </w:rPr>
      </w:r>
      <w:r w:rsidR="009B5FBF">
        <w:rPr>
          <w:rFonts w:ascii="Arial" w:hAnsi="Arial" w:cs="Arial"/>
        </w:rPr>
        <w:fldChar w:fldCharType="end"/>
      </w:r>
      <w:r w:rsidR="009B5FBF" w:rsidRPr="005A2087">
        <w:rPr>
          <w:rFonts w:ascii="Arial" w:hAnsi="Arial" w:cs="Arial"/>
        </w:rPr>
      </w:r>
      <w:r w:rsidR="009B5FBF" w:rsidRPr="005A2087">
        <w:rPr>
          <w:rFonts w:ascii="Arial" w:hAnsi="Arial" w:cs="Arial"/>
        </w:rPr>
        <w:fldChar w:fldCharType="separate"/>
      </w:r>
      <w:r w:rsidR="009B5FBF" w:rsidRPr="00471612">
        <w:rPr>
          <w:rFonts w:ascii="Arial" w:hAnsi="Arial" w:cs="Arial"/>
          <w:noProof/>
          <w:vertAlign w:val="superscript"/>
        </w:rPr>
        <w:t>1, 2, 6, 9, 10</w:t>
      </w:r>
      <w:r w:rsidR="009B5FBF" w:rsidRPr="005A2087">
        <w:rPr>
          <w:rFonts w:ascii="Arial" w:hAnsi="Arial" w:cs="Arial"/>
        </w:rPr>
        <w:fldChar w:fldCharType="end"/>
      </w:r>
      <w:r w:rsidR="009B5FBF">
        <w:rPr>
          <w:rFonts w:ascii="Arial" w:hAnsi="Arial" w:cs="Arial"/>
        </w:rPr>
        <w:t xml:space="preserve">. However, </w:t>
      </w:r>
      <w:r w:rsidR="00AF2965">
        <w:rPr>
          <w:rFonts w:ascii="Arial" w:hAnsi="Arial" w:cs="Arial"/>
        </w:rPr>
        <w:t xml:space="preserve">most of these models make simplifying assumptions that are biologically unrealistic, such as an infinite number of neurons and the possibility </w:t>
      </w:r>
      <w:r w:rsidR="002E4D10">
        <w:rPr>
          <w:rFonts w:ascii="Arial" w:hAnsi="Arial" w:cs="Arial"/>
        </w:rPr>
        <w:t xml:space="preserve">of </w:t>
      </w:r>
      <w:r w:rsidR="00AF2965">
        <w:rPr>
          <w:rFonts w:ascii="Arial" w:hAnsi="Arial" w:cs="Arial"/>
        </w:rPr>
        <w:t>negative firing rates. Because of these</w:t>
      </w:r>
      <w:r w:rsidR="00782456">
        <w:rPr>
          <w:rFonts w:ascii="Arial" w:hAnsi="Arial" w:cs="Arial"/>
        </w:rPr>
        <w:t xml:space="preserve"> simplifying</w:t>
      </w:r>
      <w:r w:rsidR="00AF2965">
        <w:rPr>
          <w:rFonts w:ascii="Arial" w:hAnsi="Arial" w:cs="Arial"/>
        </w:rPr>
        <w:t xml:space="preserve"> assumptions</w:t>
      </w:r>
      <w:r w:rsidR="00AF2965" w:rsidRPr="00804381">
        <w:rPr>
          <w:rFonts w:ascii="Arial" w:hAnsi="Arial" w:cs="Arial"/>
        </w:rPr>
        <w:t xml:space="preserve">, </w:t>
      </w:r>
      <w:r w:rsidR="00804381" w:rsidRPr="00804381">
        <w:rPr>
          <w:rFonts w:ascii="Arial" w:hAnsi="Arial" w:cs="Arial"/>
        </w:rPr>
        <w:t xml:space="preserve">it is currently unclear what predictions the efficient coding hypothesis </w:t>
      </w:r>
      <w:r w:rsidR="00082BE0">
        <w:rPr>
          <w:rFonts w:ascii="Arial" w:hAnsi="Arial" w:cs="Arial"/>
        </w:rPr>
        <w:t>makes about retinal pathways</w:t>
      </w:r>
      <w:r w:rsidR="00804381" w:rsidRPr="00804381">
        <w:rPr>
          <w:rFonts w:ascii="Arial" w:hAnsi="Arial" w:cs="Arial"/>
        </w:rPr>
        <w:t>.</w:t>
      </w:r>
      <w:r w:rsidR="00804381">
        <w:rPr>
          <w:rFonts w:ascii="Arial" w:hAnsi="Arial" w:cs="Arial"/>
        </w:rPr>
        <w:t xml:space="preserve">  To fill this gap in knowledge, I will </w:t>
      </w:r>
      <w:r w:rsidR="001E7D14">
        <w:rPr>
          <w:rFonts w:ascii="Arial" w:hAnsi="Arial" w:cs="Arial"/>
        </w:rPr>
        <w:t xml:space="preserve">use </w:t>
      </w:r>
      <w:r w:rsidR="00804381">
        <w:rPr>
          <w:rFonts w:ascii="Arial" w:hAnsi="Arial" w:cs="Arial"/>
        </w:rPr>
        <w:t>machine learning model t</w:t>
      </w:r>
      <w:r w:rsidR="001E7D14">
        <w:rPr>
          <w:rFonts w:ascii="Arial" w:hAnsi="Arial" w:cs="Arial"/>
        </w:rPr>
        <w:t xml:space="preserve">o build a more flexible model that can make efficient coding predictions about the structure of neurons into different pathways. </w:t>
      </w:r>
      <w:r w:rsidR="00F519AC">
        <w:rPr>
          <w:rFonts w:ascii="Arial" w:hAnsi="Arial" w:cs="Arial"/>
        </w:rPr>
        <w:t xml:space="preserve">More specifically, I will provide efficient coding predictions about how the retina should process chromatic inputs (Aim 1), and about how the retina should process motion (Aim 2). </w:t>
      </w:r>
      <w:r w:rsidR="00A747EC">
        <w:rPr>
          <w:rFonts w:ascii="Arial" w:hAnsi="Arial" w:cs="Arial"/>
        </w:rPr>
        <w:t xml:space="preserve">By comparing these results with experimental data, we will know whether the efficient coding hypothesis is sufficient to </w:t>
      </w:r>
      <w:r w:rsidR="00782456">
        <w:rPr>
          <w:rFonts w:ascii="Arial" w:hAnsi="Arial" w:cs="Arial"/>
        </w:rPr>
        <w:t>explain how the retina encodes natural scen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0669ABF1" w:rsidR="00647D17" w:rsidRPr="005A2087" w:rsidRDefault="00647D17" w:rsidP="00475FB2">
      <w:pPr>
        <w:spacing w:after="0" w:line="240" w:lineRule="auto"/>
        <w:ind w:firstLine="720"/>
        <w:jc w:val="both"/>
        <w:rPr>
          <w:rFonts w:ascii="Arial" w:hAnsi="Arial" w:cs="Arial"/>
        </w:rPr>
      </w:pPr>
      <w:r w:rsidRPr="005A2087">
        <w:rPr>
          <w:rFonts w:ascii="Arial" w:hAnsi="Arial" w:cs="Arial"/>
        </w:rPr>
        <w:t>Encoding colors starts at the level of cone photoreceptors in the fovea of the retina</w:t>
      </w:r>
      <w:r w:rsidR="003E75DE">
        <w:rPr>
          <w:rFonts w:ascii="Arial" w:hAnsi="Arial" w:cs="Arial"/>
        </w:rPr>
        <w:t xml:space="preserve">. </w:t>
      </w:r>
      <w:r w:rsidRPr="005A2087">
        <w:rPr>
          <w:rFonts w:ascii="Arial" w:hAnsi="Arial" w:cs="Arial"/>
        </w:rPr>
        <w:t xml:space="preserve">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471612">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xml:space="preserve">. This color information is ultimately encoded by RGCs, </w:t>
      </w:r>
      <w:r w:rsidR="00475FB2">
        <w:rPr>
          <w:rFonts w:ascii="Arial" w:hAnsi="Arial" w:cs="Arial"/>
        </w:rPr>
        <w:t xml:space="preserve">which are separated into different pathways. In macaques, midget cells represent roughly 80% of RGCs and encode the discrepancy between L and M cones, both of which tend to be highly correlated in natural images. Parasol cells (~10%) are separated into two pathways (ON and OFF) that sum L, M and S inputs. Bistratified cells (~10%) integrate ON inputs from S cones and OFF inputs from L and M cones. Bistratified cells are unique in that they asymmetric, and are the only major cell type to have an ON but not an OFF pathway. My model will try to explain two major findings: 1) Why this asymmetry in bistratified cells occurs, and 2) why midget cells represent most neurons despite encoding events that rarely occur in natural images. </w:t>
      </w:r>
      <w:r w:rsidRPr="005A2087">
        <w:rPr>
          <w:rFonts w:ascii="Arial" w:hAnsi="Arial" w:cs="Arial"/>
        </w:rPr>
        <w:t xml:space="preserve">Completion of this aim </w:t>
      </w:r>
      <w:r w:rsidR="007156E9">
        <w:rPr>
          <w:rFonts w:ascii="Arial" w:hAnsi="Arial" w:cs="Arial"/>
        </w:rPr>
        <w:t>will inform us whether efficient coding can successfully explain how the retina processes color</w:t>
      </w:r>
      <w:r w:rsidR="00E8452C">
        <w:rPr>
          <w:rFonts w:ascii="Arial" w:hAnsi="Arial" w:cs="Arial"/>
        </w:rPr>
        <w:t xml:space="preserve"> in different pathways</w:t>
      </w:r>
      <w:r w:rsidR="007156E9">
        <w:rPr>
          <w:rFonts w:ascii="Arial" w:hAnsi="Arial" w:cs="Arial"/>
        </w:rPr>
        <w:t xml:space="preserve">. </w:t>
      </w:r>
      <w:r w:rsidR="00E00853" w:rsidRPr="005A2087">
        <w:rPr>
          <w:rFonts w:ascii="Arial" w:hAnsi="Arial" w:cs="Arial"/>
        </w:rPr>
        <w:t xml:space="preserve">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34CC4E13"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71612">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 encoding RGCs are ON-OFF direction-selective ganglion cells</w:t>
      </w:r>
      <w:r w:rsidR="002971D2">
        <w:rPr>
          <w:rFonts w:ascii="Arial" w:hAnsi="Arial" w:cs="Arial"/>
        </w:rPr>
        <w:t xml:space="preserve"> (DSGC)</w:t>
      </w:r>
      <w:r w:rsidRPr="005A2087">
        <w:rPr>
          <w:rFonts w:ascii="Arial" w:hAnsi="Arial" w:cs="Arial"/>
        </w:rPr>
        <w:fldChar w:fldCharType="begin"/>
      </w:r>
      <w:r w:rsidR="00471612">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w:t>
      </w:r>
      <w:r w:rsidR="00A6592F">
        <w:rPr>
          <w:rFonts w:ascii="Arial" w:hAnsi="Arial" w:cs="Arial"/>
        </w:rPr>
        <w:t xml:space="preserve"> There are currently no efficient coding predictions about these ON-OFF DSGCs</w:t>
      </w:r>
      <w:r w:rsidRPr="005A2087">
        <w:rPr>
          <w:rFonts w:ascii="Arial" w:hAnsi="Arial" w:cs="Arial"/>
        </w:rPr>
        <w:t>.</w:t>
      </w:r>
      <w:r w:rsidR="00A6592F">
        <w:rPr>
          <w:rFonts w:ascii="Arial" w:hAnsi="Arial" w:cs="Arial"/>
        </w:rPr>
        <w:t xml:space="preserve"> To fill this gap in knowledge, I will build an efficient coding model that jointly estimates receptive fields in space and time – a requirement to encode directional motion</w:t>
      </w:r>
      <w:r w:rsidR="005C61DC" w:rsidRPr="005A2087">
        <w:rPr>
          <w:rFonts w:ascii="Arial" w:hAnsi="Arial" w:cs="Arial"/>
        </w:rPr>
        <w:t>.</w:t>
      </w:r>
      <w:r w:rsidR="00A6592F">
        <w:rPr>
          <w:rFonts w:ascii="Arial" w:hAnsi="Arial" w:cs="Arial"/>
        </w:rPr>
        <w:t xml:space="preserve"> I will then test whether we can replicate ON-OFF DSGCs that only encode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00806301">
        <w:rPr>
          <w:rFonts w:ascii="Arial" w:hAnsi="Arial" w:cs="Arial"/>
        </w:rPr>
        <w:t>, and also compare my findings to experimental data from the Field Lab at UCLA.</w:t>
      </w:r>
      <w:r w:rsidRPr="005A2087">
        <w:rPr>
          <w:rFonts w:ascii="Arial" w:hAnsi="Arial" w:cs="Arial"/>
        </w:rPr>
        <w:t xml:space="preserve"> Completion of this aim will result in testable predictions for efficient coding of motion in natural images, </w:t>
      </w:r>
      <w:r w:rsidR="00806301">
        <w:rPr>
          <w:rFonts w:ascii="Arial" w:hAnsi="Arial" w:cs="Arial"/>
        </w:rPr>
        <w:t xml:space="preserve">which will help </w:t>
      </w:r>
      <w:r w:rsidR="004C6E69">
        <w:rPr>
          <w:rFonts w:ascii="Arial" w:hAnsi="Arial" w:cs="Arial"/>
        </w:rPr>
        <w:t xml:space="preserve">validate or invalidate the efficient coding hypothesis. </w:t>
      </w:r>
    </w:p>
    <w:p w14:paraId="40C47865" w14:textId="77777777" w:rsidR="00D83560" w:rsidRDefault="00D83560" w:rsidP="00E77AC6">
      <w:pPr>
        <w:spacing w:after="0" w:line="240" w:lineRule="auto"/>
        <w:jc w:val="both"/>
        <w:rPr>
          <w:rFonts w:ascii="Arial" w:hAnsi="Arial" w:cs="Arial"/>
          <w:b/>
          <w:bCs/>
        </w:rPr>
      </w:pPr>
    </w:p>
    <w:p w14:paraId="1F001CB3" w14:textId="77777777" w:rsidR="007C4109" w:rsidRDefault="007C4109" w:rsidP="00E77AC6">
      <w:pPr>
        <w:spacing w:after="0" w:line="240" w:lineRule="auto"/>
        <w:jc w:val="both"/>
        <w:rPr>
          <w:rFonts w:ascii="Arial" w:hAnsi="Arial" w:cs="Arial"/>
          <w:b/>
          <w:bCs/>
        </w:rPr>
      </w:pPr>
    </w:p>
    <w:p w14:paraId="3D3AFFCF" w14:textId="77777777" w:rsidR="00D83560" w:rsidRDefault="00D83560" w:rsidP="00E77AC6">
      <w:pPr>
        <w:spacing w:after="0" w:line="240" w:lineRule="auto"/>
        <w:jc w:val="both"/>
        <w:rPr>
          <w:rFonts w:ascii="Arial" w:hAnsi="Arial" w:cs="Arial"/>
          <w:b/>
          <w:bCs/>
        </w:rPr>
      </w:pPr>
    </w:p>
    <w:p w14:paraId="16AB668E" w14:textId="77777777" w:rsidR="00D83560" w:rsidRDefault="00D83560" w:rsidP="00E77AC6">
      <w:pPr>
        <w:spacing w:after="0" w:line="240" w:lineRule="auto"/>
        <w:jc w:val="both"/>
        <w:rPr>
          <w:rFonts w:ascii="Arial" w:hAnsi="Arial" w:cs="Arial"/>
          <w:b/>
          <w:bCs/>
        </w:rPr>
      </w:pPr>
    </w:p>
    <w:p w14:paraId="70B1D6E1" w14:textId="3B46A8C2" w:rsidR="00B961B5" w:rsidRPr="005A2087" w:rsidRDefault="00F6612A" w:rsidP="00E77AC6">
      <w:pPr>
        <w:spacing w:after="0" w:line="240" w:lineRule="auto"/>
        <w:jc w:val="both"/>
        <w:rPr>
          <w:rFonts w:ascii="Arial" w:hAnsi="Arial" w:cs="Arial"/>
          <w:b/>
          <w:bCs/>
        </w:rPr>
      </w:pPr>
      <w:r w:rsidRPr="005A2087">
        <w:rPr>
          <w:rFonts w:ascii="Arial" w:hAnsi="Arial" w:cs="Arial"/>
          <w:b/>
          <w:bCs/>
        </w:rPr>
        <w:lastRenderedPageBreak/>
        <w:t>Significance</w:t>
      </w:r>
    </w:p>
    <w:p w14:paraId="753612B9" w14:textId="28AB7B21"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71612">
        <w:rPr>
          <w:rFonts w:ascii="Arial" w:hAnsi="Arial" w:cs="Arial"/>
        </w:rPr>
        <w:instrText xml:space="preserve"> ADDIN EN.CITE &lt;EndNote&gt;&lt;Cite&gt;&lt;Author&gt;Levenstein&lt;/Author&gt;&lt;Year&gt;2023&lt;/Year&gt;&lt;RecNum&gt;52&lt;/RecNum&gt;&lt;DisplayText&gt;&lt;style face="superscript"&gt;2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71612" w:rsidRPr="00471612">
        <w:rPr>
          <w:rFonts w:ascii="Arial" w:hAnsi="Arial" w:cs="Arial"/>
          <w:noProof/>
          <w:vertAlign w:val="superscript"/>
        </w:rPr>
        <w:t>20</w:t>
      </w:r>
      <w:r w:rsidR="00427ED1" w:rsidRPr="005A2087">
        <w:rPr>
          <w:rFonts w:ascii="Arial" w:hAnsi="Arial" w:cs="Arial"/>
        </w:rPr>
        <w:fldChar w:fldCharType="end"/>
      </w:r>
      <w:r w:rsidR="00D76019" w:rsidRPr="005A2087">
        <w:rPr>
          <w:rFonts w:ascii="Arial" w:hAnsi="Arial" w:cs="Arial"/>
        </w:rPr>
        <w:t>. The retina is fairly well-understood both from descriptive and mechanistic perspectives</w:t>
      </w:r>
      <w:r w:rsidR="001E4E2F"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471612" w:rsidRPr="00471612">
        <w:rPr>
          <w:rFonts w:ascii="Arial" w:hAnsi="Arial" w:cs="Arial"/>
          <w:noProof/>
          <w:vertAlign w:val="superscript"/>
        </w:rPr>
        <w:t>12, 21</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7401EC78"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3BAF3160">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471612" w:rsidRPr="00471612">
        <w:rPr>
          <w:rFonts w:ascii="Arial" w:hAnsi="Arial" w:cs="Arial"/>
          <w:noProof/>
          <w:vertAlign w:val="superscript"/>
        </w:rPr>
        <w:t>12, 21</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23B585CD"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471612">
        <w:rPr>
          <w:rFonts w:ascii="Arial" w:hAnsi="Arial" w:cs="Arial"/>
        </w:rPr>
        <w:instrText xml:space="preserve"> ADDIN EN.CITE &lt;EndNote&gt;&lt;Cite&gt;&lt;Author&gt;Atick&lt;/Author&gt;&lt;Year&gt;1990&lt;/Year&gt;&lt;RecNum&gt;4&lt;/RecNum&gt;&lt;DisplayText&gt;&lt;style face="superscript"&gt;9, 10&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9, 10</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3, 6, 19, 22, 23</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471612">
        <w:rPr>
          <w:rFonts w:ascii="Arial" w:hAnsi="Arial" w:cs="Arial"/>
        </w:rPr>
        <w:instrText xml:space="preserve"> ADDIN EN.CITE &lt;EndNote&gt;&lt;Cite&gt;&lt;Author&gt;Kim&lt;/Author&gt;&lt;Year&gt;2014&lt;/Year&gt;&lt;RecNum&gt;46&lt;/RecNum&gt;&lt;DisplayText&gt;&lt;style face="superscript"&gt;13, 25&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3, 25</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lastRenderedPageBreak/>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7DB0132F" w14:textId="0D9E891A" w:rsidR="004972CF" w:rsidRDefault="00F00BC5" w:rsidP="00AC2EC3">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EB32D7"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w:t>
      </w:r>
    </w:p>
    <w:p w14:paraId="4ADE0F32" w14:textId="2236DD1C" w:rsidR="000B4136" w:rsidRPr="00E368C3" w:rsidRDefault="00425B88" w:rsidP="00425B88">
      <w:pPr>
        <w:spacing w:after="0" w:line="240" w:lineRule="auto"/>
        <w:ind w:firstLine="720"/>
        <w:jc w:val="both"/>
        <w:rPr>
          <w:rFonts w:ascii="Arial" w:hAnsi="Arial" w:cs="Arial"/>
        </w:rPr>
      </w:pPr>
      <w:r w:rsidRPr="00C86DE7">
        <w:rPr>
          <w:rFonts w:ascii="Arial" w:hAnsi="Arial" w:cs="Arial"/>
        </w:rPr>
        <w:t xml:space="preserve">However, such models have </w:t>
      </w:r>
      <w:r w:rsidR="00B934AF" w:rsidRPr="00C86DE7">
        <w:rPr>
          <w:rFonts w:ascii="Arial" w:hAnsi="Arial" w:cs="Arial"/>
        </w:rPr>
        <w:t>previously been either</w:t>
      </w:r>
      <w:r w:rsidRPr="00C86DE7">
        <w:rPr>
          <w:rFonts w:ascii="Arial" w:hAnsi="Arial" w:cs="Arial"/>
        </w:rPr>
        <w:t xml:space="preserve"> limited (1) to one single input channel</w:t>
      </w:r>
      <w:r w:rsidRPr="00C86DE7">
        <w:rPr>
          <w:rFonts w:ascii="Arial" w:hAnsi="Arial" w:cs="Arial"/>
        </w:rPr>
        <w:fldChar w:fldCharType="begin"/>
      </w:r>
      <w:r w:rsidR="00471612">
        <w:rPr>
          <w:rFonts w:ascii="Arial" w:hAnsi="Arial" w:cs="Arial"/>
        </w:rPr>
        <w:instrText xml:space="preserve"> ADDIN EN.CITE &lt;EndNote&gt;&lt;Cite&gt;&lt;Author&gt;Karklin&lt;/Author&gt;&lt;Year&gt;2011&lt;/Year&gt;&lt;RecNum&gt;35&lt;/RecNum&gt;&lt;DisplayText&gt;&lt;style face="superscript"&gt;6, 22&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6, 22</w:t>
      </w:r>
      <w:r w:rsidRPr="00C86DE7">
        <w:rPr>
          <w:rFonts w:ascii="Arial" w:hAnsi="Arial" w:cs="Arial"/>
        </w:rPr>
        <w:fldChar w:fldCharType="end"/>
      </w:r>
      <w:r w:rsidRPr="00C86DE7">
        <w:rPr>
          <w:rFonts w:ascii="Arial" w:hAnsi="Arial" w:cs="Arial"/>
        </w:rPr>
        <w:t xml:space="preserve"> or (2) by making strong assumptions about how receptive fields should change across channels</w:t>
      </w:r>
      <w:r w:rsidRPr="00C86DE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19</w:t>
      </w:r>
      <w:r w:rsidRPr="00C86DE7">
        <w:rPr>
          <w:rFonts w:ascii="Arial" w:hAnsi="Arial" w:cs="Arial"/>
        </w:rPr>
        <w:fldChar w:fldCharType="end"/>
      </w:r>
      <w:r w:rsidRPr="00C86DE7">
        <w:rPr>
          <w:rFonts w:ascii="Arial" w:hAnsi="Arial" w:cs="Arial"/>
        </w:rPr>
        <w:t xml:space="preserve">. </w:t>
      </w:r>
      <w:r w:rsidR="00B934AF" w:rsidRPr="00C86DE7">
        <w:rPr>
          <w:rFonts w:ascii="Arial" w:hAnsi="Arial" w:cs="Arial"/>
        </w:rPr>
        <w:t xml:space="preserve"> </w:t>
      </w:r>
      <w:r w:rsidR="004972CF" w:rsidRPr="00E368C3">
        <w:rPr>
          <w:rFonts w:ascii="Arial" w:hAnsi="Arial" w:cs="Arial"/>
        </w:rPr>
        <w:t>The goal of this proposed project is to extend such models to natural stimuli that have multiple correlated channels</w:t>
      </w:r>
      <w:r w:rsidR="000659F0" w:rsidRPr="00E368C3">
        <w:rPr>
          <w:rFonts w:ascii="Arial" w:hAnsi="Arial" w:cs="Arial"/>
        </w:rPr>
        <w:t xml:space="preserve">, which will allow us to study how RGCs process color (Aim 1) and motion (Aim 2). </w:t>
      </w:r>
      <w:r w:rsidR="00936D04" w:rsidRPr="00E368C3">
        <w:rPr>
          <w:rFonts w:ascii="Arial" w:hAnsi="Arial" w:cs="Arial"/>
        </w:rPr>
        <w:t xml:space="preserve"> </w:t>
      </w:r>
    </w:p>
    <w:p w14:paraId="65DB3802" w14:textId="7D9F4734" w:rsidR="00AC2EC3" w:rsidRDefault="004972CF" w:rsidP="00C86DE7">
      <w:pPr>
        <w:tabs>
          <w:tab w:val="left" w:pos="2730"/>
        </w:tabs>
        <w:spacing w:after="0" w:line="240" w:lineRule="auto"/>
        <w:jc w:val="both"/>
        <w:rPr>
          <w:rFonts w:ascii="Arial" w:hAnsi="Arial" w:cs="Arial"/>
        </w:rPr>
      </w:pPr>
      <w:r>
        <w:rPr>
          <w:rFonts w:ascii="Arial" w:hAnsi="Arial" w:cs="Arial"/>
        </w:rPr>
        <w:tab/>
      </w:r>
    </w:p>
    <w:p w14:paraId="68537A2A" w14:textId="2F945ED4" w:rsidR="00AC2EC3" w:rsidRDefault="00AC2EC3" w:rsidP="00AC2EC3">
      <w:pPr>
        <w:spacing w:after="0" w:line="240" w:lineRule="auto"/>
        <w:jc w:val="both"/>
        <w:rPr>
          <w:rFonts w:ascii="Arial" w:hAnsi="Arial" w:cs="Arial"/>
          <w:b/>
          <w:bCs/>
        </w:rPr>
      </w:pPr>
      <w:r w:rsidRPr="00C86DE7">
        <w:rPr>
          <w:rFonts w:ascii="Arial" w:hAnsi="Arial" w:cs="Arial"/>
          <w:b/>
          <w:bCs/>
        </w:rPr>
        <w:t xml:space="preserve">Efficient coding model </w:t>
      </w:r>
    </w:p>
    <w:p w14:paraId="13F9E422" w14:textId="4D39AA8D" w:rsidR="00AC2EC3" w:rsidRDefault="00AC2EC3" w:rsidP="00C86DE7">
      <w:pPr>
        <w:spacing w:after="0" w:line="240" w:lineRule="auto"/>
        <w:ind w:firstLine="720"/>
        <w:jc w:val="both"/>
        <w:rPr>
          <w:rFonts w:ascii="Arial" w:eastAsiaTheme="minorEastAsia" w:hAnsi="Arial" w:cs="Arial"/>
        </w:rPr>
      </w:pPr>
      <w:r w:rsidRPr="005A2087">
        <w:rPr>
          <w:rFonts w:ascii="Arial" w:hAnsi="Arial" w:cs="Arial"/>
        </w:rPr>
        <w:t>The efficient coding model we use will be similar to other work from our lab</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 22</w:t>
      </w:r>
      <w:r w:rsidRPr="005A2087">
        <w:rPr>
          <w:rFonts w:ascii="Arial" w:hAnsi="Arial" w:cs="Arial"/>
        </w:rPr>
        <w:fldChar w:fldCharType="end"/>
      </w:r>
      <w:r w:rsidRPr="005A2087">
        <w:rPr>
          <w:rFonts w:ascii="Arial" w:hAnsi="Arial" w:cs="Arial"/>
        </w:rPr>
        <w:t xml:space="preserve">. </w:t>
      </w:r>
      <w:r>
        <w:rPr>
          <w:rFonts w:ascii="Arial" w:hAnsi="Arial" w:cs="Arial"/>
        </w:rPr>
        <w:t>The inputs will consist of D pixels patches of Natural Images X corrupted by gaussian input noise</w:t>
      </w:r>
      <w:r w:rsidR="00A5100E">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oMath>
      <w:r>
        <w:rPr>
          <w:rFonts w:ascii="Arial" w:hAnsi="Arial" w:cs="Arial"/>
        </w:rPr>
        <w:t xml:space="preserve"> ~ N(0, </w:t>
      </w:r>
      <m:oMath>
        <m:sSub>
          <m:sSubPr>
            <m:ctrlPr>
              <w:rPr>
                <w:rFonts w:ascii="Cambria Math" w:hAnsi="Cambria Math" w:cs="Arial"/>
                <w:i/>
              </w:rPr>
            </m:ctrlPr>
          </m:sSubPr>
          <m:e>
            <m:r>
              <w:rPr>
                <w:rFonts w:ascii="Cambria Math" w:hAnsi="Cambria Math" w:cs="Arial"/>
              </w:rPr>
              <m:t>C</m:t>
            </m:r>
          </m:e>
          <m:sub>
            <m:r>
              <w:rPr>
                <w:rFonts w:ascii="Cambria Math" w:hAnsi="Cambria Math" w:cs="Arial"/>
              </w:rPr>
              <m:t>in</m:t>
            </m:r>
          </m:sub>
        </m:sSub>
        <m:r>
          <w:rPr>
            <w:rFonts w:ascii="Cambria Math" w:hAnsi="Cambria Math" w:cs="Arial"/>
          </w:rPr>
          <m:t>)</m:t>
        </m:r>
      </m:oMath>
      <w:r>
        <w:rPr>
          <w:rFonts w:ascii="Arial" w:eastAsiaTheme="minorEastAsia" w:hAnsi="Arial" w:cs="Arial"/>
        </w:rPr>
        <w:t xml:space="preserve">. The model RGC j takes as input a linear combination of these natural images: </w:t>
      </w:r>
    </w:p>
    <w:p w14:paraId="050E1E75" w14:textId="7C9F616F" w:rsidR="00AC2EC3" w:rsidRDefault="00AC2EC3" w:rsidP="00C86DE7">
      <w:pPr>
        <w:spacing w:after="0" w:line="240" w:lineRule="auto"/>
        <w:jc w:val="center"/>
        <w:rPr>
          <w:rFonts w:ascii="Arial" w:hAnsi="Arial" w:cs="Arial"/>
        </w:rPr>
      </w:pPr>
      <w:r>
        <w:rPr>
          <w:noProof/>
        </w:rPr>
        <w:drawing>
          <wp:inline distT="0" distB="0" distL="0" distR="0" wp14:anchorId="0969ED2B" wp14:editId="2C978D99">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7"/>
                    <a:stretch>
                      <a:fillRect/>
                    </a:stretch>
                  </pic:blipFill>
                  <pic:spPr>
                    <a:xfrm>
                      <a:off x="0" y="0"/>
                      <a:ext cx="1720696" cy="380264"/>
                    </a:xfrm>
                    <a:prstGeom prst="rect">
                      <a:avLst/>
                    </a:prstGeom>
                  </pic:spPr>
                </pic:pic>
              </a:graphicData>
            </a:graphic>
          </wp:inline>
        </w:drawing>
      </w:r>
    </w:p>
    <w:p w14:paraId="0AEA293E" w14:textId="0DC8A5BC" w:rsidR="00AC2EC3" w:rsidRDefault="00AC2EC3" w:rsidP="00AC2EC3">
      <w:pPr>
        <w:spacing w:after="0" w:line="240" w:lineRule="auto"/>
        <w:jc w:val="both"/>
        <w:rPr>
          <w:rFonts w:ascii="Arial" w:hAnsi="Arial" w:cs="Arial"/>
        </w:rPr>
      </w:pPr>
      <w:r>
        <w:rPr>
          <w:rFonts w:ascii="Arial" w:hAnsi="Arial" w:cs="Arial"/>
        </w:rPr>
        <w:t>Where w</w:t>
      </w:r>
      <w:r>
        <w:rPr>
          <w:rFonts w:ascii="Arial" w:hAnsi="Arial" w:cs="Arial"/>
          <w:vertAlign w:val="subscript"/>
        </w:rPr>
        <w:t>j</w:t>
      </w:r>
      <w:r>
        <w:rPr>
          <w:rFonts w:ascii="Arial" w:hAnsi="Arial" w:cs="Arial"/>
        </w:rPr>
        <w:t xml:space="preserve"> are unit-norm kernels (||w</w:t>
      </w:r>
      <w:r>
        <w:rPr>
          <w:rFonts w:ascii="Arial" w:hAnsi="Arial" w:cs="Arial"/>
          <w:vertAlign w:val="subscript"/>
        </w:rPr>
        <w:t>j</w:t>
      </w:r>
      <w:r>
        <w:rPr>
          <w:rFonts w:ascii="Arial" w:hAnsi="Arial" w:cs="Arial"/>
        </w:rPr>
        <w:t>|| = 1) and represent</w:t>
      </w:r>
      <w:r w:rsidR="000A0C51">
        <w:rPr>
          <w:rFonts w:ascii="Arial" w:hAnsi="Arial" w:cs="Arial"/>
        </w:rPr>
        <w:t xml:space="preserve"> how much each</w:t>
      </w:r>
      <w:r>
        <w:rPr>
          <w:rFonts w:ascii="Arial" w:hAnsi="Arial" w:cs="Arial"/>
        </w:rPr>
        <w:t xml:space="preserve"> photoreceptor</w:t>
      </w:r>
      <w:r w:rsidR="000A0C51">
        <w:rPr>
          <w:rFonts w:ascii="Arial" w:hAnsi="Arial" w:cs="Arial"/>
        </w:rPr>
        <w:t xml:space="preserve"> contributes to the response of</w:t>
      </w:r>
      <w:r>
        <w:rPr>
          <w:rFonts w:ascii="Arial" w:hAnsi="Arial" w:cs="Arial"/>
        </w:rPr>
        <w:t xml:space="preserve"> model RGC j. </w:t>
      </w:r>
      <w:r w:rsidR="000A0C51">
        <w:rPr>
          <w:rFonts w:ascii="Arial" w:hAnsi="Arial" w:cs="Arial"/>
        </w:rPr>
        <w:t>y</w:t>
      </w:r>
      <w:r w:rsidR="000A0C51">
        <w:rPr>
          <w:rFonts w:ascii="Arial" w:hAnsi="Arial" w:cs="Arial"/>
          <w:vertAlign w:val="subscript"/>
        </w:rPr>
        <w:t>j</w:t>
      </w:r>
      <w:r w:rsidR="000A0C51">
        <w:rPr>
          <w:rFonts w:ascii="Arial" w:hAnsi="Arial" w:cs="Arial"/>
        </w:rPr>
        <w:t xml:space="preserve"> is then passed through a softplus nonlinearity:</w:t>
      </w:r>
    </w:p>
    <w:p w14:paraId="44E8C4CF" w14:textId="581F06CE" w:rsidR="000A0C51" w:rsidRDefault="00852293" w:rsidP="00055B87">
      <w:pPr>
        <w:spacing w:after="0" w:line="240" w:lineRule="auto"/>
        <w:jc w:val="center"/>
        <w:rPr>
          <w:rFonts w:ascii="Arial" w:hAnsi="Arial" w:cs="Arial"/>
        </w:rPr>
      </w:pPr>
      <w:r>
        <w:rPr>
          <w:noProof/>
        </w:rPr>
        <w:drawing>
          <wp:inline distT="0" distB="0" distL="0" distR="0" wp14:anchorId="4FE5E92E" wp14:editId="2B6239B1">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8"/>
                    <a:stretch>
                      <a:fillRect/>
                    </a:stretch>
                  </pic:blipFill>
                  <pic:spPr>
                    <a:xfrm>
                      <a:off x="0" y="0"/>
                      <a:ext cx="1670050" cy="558340"/>
                    </a:xfrm>
                    <a:prstGeom prst="rect">
                      <a:avLst/>
                    </a:prstGeom>
                  </pic:spPr>
                </pic:pic>
              </a:graphicData>
            </a:graphic>
          </wp:inline>
        </w:drawing>
      </w:r>
    </w:p>
    <w:p w14:paraId="10996F03" w14:textId="5C3A673F" w:rsidR="00852293" w:rsidRDefault="00852293" w:rsidP="00852293">
      <w:pPr>
        <w:spacing w:after="0" w:line="240" w:lineRule="auto"/>
        <w:rPr>
          <w:rFonts w:ascii="Arial" w:eastAsiaTheme="minorEastAsia" w:hAnsi="Arial" w:cs="Arial"/>
        </w:rPr>
      </w:pPr>
      <w:r>
        <w:rPr>
          <w:rFonts w:ascii="Arial" w:hAnsi="Arial" w:cs="Arial"/>
        </w:rPr>
        <w:t xml:space="preserve">And further corrupted by out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oMath>
      <w:r>
        <w:rPr>
          <w:rFonts w:ascii="Arial" w:hAnsi="Arial" w:cs="Arial"/>
        </w:rPr>
        <w:t xml:space="preserve"> </w:t>
      </w:r>
      <m:oMath>
        <m:r>
          <w:rPr>
            <w:rFonts w:ascii="Cambria Math" w:hAnsi="Cambria Math" w:cs="Arial"/>
          </w:rPr>
          <m:t xml:space="preserve"> ~ N(0, </m:t>
        </m:r>
        <m:sSub>
          <m:sSubPr>
            <m:ctrlPr>
              <w:rPr>
                <w:rFonts w:ascii="Cambria Math" w:hAnsi="Cambria Math" w:cs="Arial"/>
                <w:i/>
              </w:rPr>
            </m:ctrlPr>
          </m:sSubPr>
          <m:e>
            <m:r>
              <w:rPr>
                <w:rFonts w:ascii="Cambria Math" w:hAnsi="Cambria Math" w:cs="Arial"/>
              </w:rPr>
              <m:t>C</m:t>
            </m:r>
          </m:e>
          <m:sub>
            <m:r>
              <w:rPr>
                <w:rFonts w:ascii="Cambria Math" w:hAnsi="Cambria Math" w:cs="Arial"/>
              </w:rPr>
              <m:t>out</m:t>
            </m:r>
          </m:sub>
        </m:sSub>
        <m:r>
          <w:rPr>
            <w:rFonts w:ascii="Cambria Math" w:hAnsi="Cambria Math" w:cs="Arial"/>
          </w:rPr>
          <m:t>)</m:t>
        </m:r>
      </m:oMath>
      <w:r>
        <w:rPr>
          <w:rFonts w:ascii="Arial" w:eastAsiaTheme="minorEastAsia" w:hAnsi="Arial" w:cs="Arial"/>
        </w:rPr>
        <w:t xml:space="preserve"> to produce firing rate</w:t>
      </w:r>
      <w:r w:rsidR="00871AE0">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oMath>
      <w:r w:rsidR="00871AE0">
        <w:rPr>
          <w:rFonts w:ascii="Arial" w:eastAsiaTheme="minorEastAsia" w:hAnsi="Arial" w:cs="Arial"/>
        </w:rPr>
        <w:t xml:space="preserve"> with threshold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j</m:t>
            </m:r>
          </m:sub>
        </m:sSub>
      </m:oMath>
      <w:r w:rsidR="00871AE0">
        <w:rPr>
          <w:rFonts w:ascii="Arial" w:eastAsiaTheme="minorEastAsia" w:hAnsi="Arial" w:cs="Arial"/>
        </w:rPr>
        <w:t xml:space="preserve"> and ga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j</m:t>
            </m:r>
          </m:sub>
        </m:sSub>
      </m:oMath>
      <w:r w:rsidR="00871AE0">
        <w:rPr>
          <w:rFonts w:ascii="Arial" w:eastAsiaTheme="minorEastAsia" w:hAnsi="Arial" w:cs="Arial"/>
        </w:rPr>
        <w:t xml:space="preserve">: </w:t>
      </w:r>
    </w:p>
    <w:p w14:paraId="4F08AC62" w14:textId="459E8F4D" w:rsidR="00871AE0" w:rsidRDefault="00871AE0" w:rsidP="00C86DE7">
      <w:pPr>
        <w:spacing w:after="0" w:line="240" w:lineRule="auto"/>
        <w:jc w:val="center"/>
        <w:rPr>
          <w:rFonts w:ascii="Arial" w:hAnsi="Arial" w:cs="Arial"/>
        </w:rPr>
      </w:pPr>
      <w:r>
        <w:rPr>
          <w:noProof/>
        </w:rPr>
        <w:drawing>
          <wp:inline distT="0" distB="0" distL="0" distR="0" wp14:anchorId="6EEC4D98" wp14:editId="1C4E6612">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9"/>
                    <a:stretch>
                      <a:fillRect/>
                    </a:stretch>
                  </pic:blipFill>
                  <pic:spPr>
                    <a:xfrm>
                      <a:off x="0" y="0"/>
                      <a:ext cx="2164254" cy="307461"/>
                    </a:xfrm>
                    <a:prstGeom prst="rect">
                      <a:avLst/>
                    </a:prstGeom>
                  </pic:spPr>
                </pic:pic>
              </a:graphicData>
            </a:graphic>
          </wp:inline>
        </w:drawing>
      </w:r>
    </w:p>
    <w:p w14:paraId="6F5C6774" w14:textId="77777777" w:rsidR="00AC2EC3" w:rsidRDefault="00AC2EC3" w:rsidP="00AC2EC3">
      <w:pPr>
        <w:spacing w:after="0" w:line="240" w:lineRule="auto"/>
        <w:jc w:val="both"/>
        <w:rPr>
          <w:rFonts w:ascii="Arial" w:hAnsi="Arial" w:cs="Arial"/>
        </w:rPr>
      </w:pPr>
    </w:p>
    <w:p w14:paraId="0803EE3E" w14:textId="1DB3DDE9" w:rsidR="008220BE" w:rsidRDefault="00871AE0" w:rsidP="00AC2EC3">
      <w:pPr>
        <w:spacing w:after="0" w:line="240" w:lineRule="auto"/>
        <w:jc w:val="both"/>
        <w:rPr>
          <w:rFonts w:ascii="Arial" w:hAnsi="Arial" w:cs="Arial"/>
        </w:rPr>
      </w:pPr>
      <w:r>
        <w:rPr>
          <w:rFonts w:ascii="Arial" w:hAnsi="Arial" w:cs="Arial"/>
        </w:rPr>
        <w:t xml:space="preserve">The above parameters are optimized via Adam to maximize the mutual information between the inputs X and the outputs </w:t>
      </w:r>
      <w:r w:rsidR="003E1E81">
        <w:rPr>
          <w:rFonts w:ascii="Arial" w:hAnsi="Arial" w:cs="Arial"/>
        </w:rPr>
        <w:t>R</w:t>
      </w:r>
      <w:r w:rsidR="008220BE">
        <w:rPr>
          <w:rFonts w:ascii="Arial" w:hAnsi="Arial" w:cs="Arial"/>
        </w:rPr>
        <w:t>, under a firing rate constraint</w:t>
      </w:r>
      <w:r>
        <w:rPr>
          <w:rFonts w:ascii="Arial" w:hAnsi="Arial" w:cs="Arial"/>
        </w:rPr>
        <w:t xml:space="preserve">. </w:t>
      </w:r>
      <w:r w:rsidR="00C52839">
        <w:rPr>
          <w:rFonts w:ascii="Arial" w:hAnsi="Arial" w:cs="Arial"/>
        </w:rPr>
        <w:t>Mutual information represents the amount of information, in b</w:t>
      </w:r>
      <w:r w:rsidR="00DF3284">
        <w:rPr>
          <w:rFonts w:ascii="Arial" w:hAnsi="Arial" w:cs="Arial"/>
        </w:rPr>
        <w:t>its</w:t>
      </w:r>
      <w:r w:rsidR="00C52839">
        <w:rPr>
          <w:rFonts w:ascii="Arial" w:hAnsi="Arial" w:cs="Arial"/>
        </w:rPr>
        <w:t xml:space="preserve">, that is transmitted to RGCs from photoreceptors. </w:t>
      </w:r>
      <w:r w:rsidR="00907646">
        <w:rPr>
          <w:rFonts w:ascii="Arial" w:hAnsi="Arial" w:cs="Arial"/>
        </w:rPr>
        <w:t xml:space="preserve">Mutual information is equivalent to </w:t>
      </w:r>
      <w:r w:rsidR="00AD3296">
        <w:rPr>
          <w:rFonts w:ascii="Arial" w:hAnsi="Arial" w:cs="Arial"/>
        </w:rPr>
        <w:t>subtracting</w:t>
      </w:r>
      <w:r w:rsidR="00BE280B">
        <w:rPr>
          <w:rFonts w:ascii="Arial" w:hAnsi="Arial" w:cs="Arial"/>
        </w:rPr>
        <w:t xml:space="preserve"> the</w:t>
      </w:r>
      <w:r w:rsidR="008220BE">
        <w:rPr>
          <w:rFonts w:ascii="Arial" w:hAnsi="Arial" w:cs="Arial"/>
        </w:rPr>
        <w:t xml:space="preserve"> entropy of the natural images X from the conditional entropy of X on </w:t>
      </w:r>
      <w:r w:rsidR="003E1E81">
        <w:rPr>
          <w:rFonts w:ascii="Arial" w:hAnsi="Arial" w:cs="Arial"/>
        </w:rPr>
        <w:t>R</w:t>
      </w:r>
      <w:r w:rsidR="008220BE">
        <w:rPr>
          <w:rFonts w:ascii="Arial" w:hAnsi="Arial" w:cs="Arial"/>
        </w:rPr>
        <w:t xml:space="preserve">: </w:t>
      </w:r>
    </w:p>
    <w:p w14:paraId="277C7336" w14:textId="13841793" w:rsidR="003E1E81" w:rsidRDefault="004F63E0" w:rsidP="004F63E0">
      <w:pPr>
        <w:spacing w:after="0" w:line="240" w:lineRule="auto"/>
        <w:jc w:val="center"/>
        <w:rPr>
          <w:rFonts w:ascii="Arial" w:hAnsi="Arial" w:cs="Arial"/>
        </w:rPr>
      </w:pPr>
      <w:r>
        <w:rPr>
          <w:noProof/>
        </w:rPr>
        <w:drawing>
          <wp:inline distT="0" distB="0" distL="0" distR="0" wp14:anchorId="20FDD6D1" wp14:editId="74FF0448">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10"/>
                    <a:stretch>
                      <a:fillRect/>
                    </a:stretch>
                  </pic:blipFill>
                  <pic:spPr>
                    <a:xfrm>
                      <a:off x="0" y="0"/>
                      <a:ext cx="2373434" cy="312454"/>
                    </a:xfrm>
                    <a:prstGeom prst="rect">
                      <a:avLst/>
                    </a:prstGeom>
                  </pic:spPr>
                </pic:pic>
              </a:graphicData>
            </a:graphic>
          </wp:inline>
        </w:drawing>
      </w:r>
    </w:p>
    <w:p w14:paraId="5955201E" w14:textId="781B2465" w:rsidR="004F63E0" w:rsidRDefault="004F63E0" w:rsidP="004F63E0">
      <w:pPr>
        <w:spacing w:after="0" w:line="240" w:lineRule="auto"/>
        <w:rPr>
          <w:rFonts w:ascii="Arial" w:hAnsi="Arial" w:cs="Arial"/>
        </w:rPr>
      </w:pPr>
      <w:r>
        <w:rPr>
          <w:rFonts w:ascii="Arial" w:hAnsi="Arial" w:cs="Arial"/>
        </w:rPr>
        <w:t xml:space="preserve">Where </w:t>
      </w:r>
      <w:r w:rsidR="00055B87">
        <w:rPr>
          <w:rFonts w:ascii="Arial" w:hAnsi="Arial" w:cs="Arial"/>
        </w:rPr>
        <w:t xml:space="preserve">the entropy </w:t>
      </w:r>
      <w:r>
        <w:rPr>
          <w:rFonts w:ascii="Arial" w:hAnsi="Arial" w:cs="Arial"/>
        </w:rPr>
        <w:t>H(X) is defined as:</w:t>
      </w:r>
    </w:p>
    <w:p w14:paraId="0D5E5FD7" w14:textId="56848CB1" w:rsidR="004F63E0" w:rsidRDefault="004F63E0" w:rsidP="00C86DE7">
      <w:pPr>
        <w:spacing w:after="0" w:line="240" w:lineRule="auto"/>
        <w:jc w:val="center"/>
        <w:rPr>
          <w:rFonts w:ascii="Arial" w:hAnsi="Arial" w:cs="Arial"/>
        </w:rPr>
      </w:pPr>
      <w:r>
        <w:rPr>
          <w:noProof/>
        </w:rPr>
        <w:drawing>
          <wp:inline distT="0" distB="0" distL="0" distR="0" wp14:anchorId="36163639" wp14:editId="18121BD2">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11"/>
                    <a:stretch>
                      <a:fillRect/>
                    </a:stretch>
                  </pic:blipFill>
                  <pic:spPr>
                    <a:xfrm>
                      <a:off x="0" y="0"/>
                      <a:ext cx="3606465" cy="467981"/>
                    </a:xfrm>
                    <a:prstGeom prst="rect">
                      <a:avLst/>
                    </a:prstGeom>
                  </pic:spPr>
                </pic:pic>
              </a:graphicData>
            </a:graphic>
          </wp:inline>
        </w:drawing>
      </w:r>
    </w:p>
    <w:p w14:paraId="232D47F5" w14:textId="6024293F" w:rsidR="00871AE0" w:rsidRDefault="008142DF" w:rsidP="00AC2EC3">
      <w:pPr>
        <w:spacing w:after="0" w:line="240" w:lineRule="auto"/>
        <w:jc w:val="both"/>
        <w:rPr>
          <w:rFonts w:ascii="Arial" w:hAnsi="Arial" w:cs="Arial"/>
        </w:rPr>
      </w:pPr>
      <w:r>
        <w:rPr>
          <w:rFonts w:ascii="Arial" w:hAnsi="Arial" w:cs="Arial"/>
        </w:rPr>
        <w:lastRenderedPageBreak/>
        <w:t xml:space="preserve">Previous work has </w:t>
      </w:r>
      <w:r w:rsidR="00907646">
        <w:rPr>
          <w:rFonts w:ascii="Arial" w:hAnsi="Arial" w:cs="Arial"/>
        </w:rPr>
        <w:t>derived a closed-form solution for the mutual information between X and R</w: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 </w:instrTex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DATA </w:instrText>
      </w:r>
      <w:r w:rsidR="00597278">
        <w:rPr>
          <w:rFonts w:ascii="Arial" w:hAnsi="Arial" w:cs="Arial"/>
        </w:rPr>
      </w:r>
      <w:r w:rsidR="00597278">
        <w:rPr>
          <w:rFonts w:ascii="Arial" w:hAnsi="Arial" w:cs="Arial"/>
        </w:rPr>
        <w:fldChar w:fldCharType="end"/>
      </w:r>
      <w:r w:rsidR="00597278">
        <w:rPr>
          <w:rFonts w:ascii="Arial" w:hAnsi="Arial" w:cs="Arial"/>
        </w:rPr>
      </w:r>
      <w:r w:rsidR="00597278">
        <w:rPr>
          <w:rFonts w:ascii="Arial" w:hAnsi="Arial" w:cs="Arial"/>
        </w:rPr>
        <w:fldChar w:fldCharType="separate"/>
      </w:r>
      <w:r w:rsidR="00597278" w:rsidRPr="00597278">
        <w:rPr>
          <w:rFonts w:ascii="Arial" w:hAnsi="Arial" w:cs="Arial"/>
          <w:noProof/>
          <w:vertAlign w:val="superscript"/>
        </w:rPr>
        <w:t>6, 19, 22</w:t>
      </w:r>
      <w:r w:rsidR="00597278">
        <w:rPr>
          <w:rFonts w:ascii="Arial" w:hAnsi="Arial" w:cs="Arial"/>
        </w:rPr>
        <w:fldChar w:fldCharType="end"/>
      </w:r>
      <w:r w:rsidR="00907646">
        <w:rPr>
          <w:rFonts w:ascii="Arial" w:hAnsi="Arial" w:cs="Arial"/>
        </w:rPr>
        <w:t xml:space="preserve">. The above parameters are optimized to maximize this mutual information: </w:t>
      </w:r>
    </w:p>
    <w:p w14:paraId="15FCB6D9" w14:textId="77777777" w:rsidR="00354AC1" w:rsidRDefault="00354AC1" w:rsidP="00AC2EC3">
      <w:pPr>
        <w:spacing w:after="0" w:line="240" w:lineRule="auto"/>
        <w:jc w:val="both"/>
        <w:rPr>
          <w:rFonts w:ascii="Arial" w:hAnsi="Arial" w:cs="Arial"/>
        </w:rPr>
      </w:pPr>
    </w:p>
    <w:p w14:paraId="66CD7EA5" w14:textId="70490DF6" w:rsidR="00907646" w:rsidRDefault="00907646" w:rsidP="00907646">
      <w:pPr>
        <w:spacing w:after="0" w:line="240" w:lineRule="auto"/>
        <w:jc w:val="center"/>
        <w:rPr>
          <w:rFonts w:ascii="Arial" w:hAnsi="Arial" w:cs="Arial"/>
        </w:rPr>
      </w:pPr>
      <w:r w:rsidRPr="005A2087">
        <w:rPr>
          <w:rFonts w:ascii="Arial" w:hAnsi="Arial" w:cs="Arial"/>
          <w:noProof/>
        </w:rPr>
        <w:drawing>
          <wp:inline distT="0" distB="0" distL="0" distR="0" wp14:anchorId="3DA98290" wp14:editId="2B02B33E">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622C6A5A" w14:textId="10731A8A" w:rsidR="00907646" w:rsidRDefault="00907646" w:rsidP="00907646">
      <w:pPr>
        <w:spacing w:after="0" w:line="240" w:lineRule="auto"/>
        <w:jc w:val="center"/>
        <w:rPr>
          <w:rFonts w:ascii="Arial" w:hAnsi="Arial" w:cs="Arial"/>
        </w:rPr>
      </w:pPr>
      <w:r>
        <w:rPr>
          <w:noProof/>
        </w:rPr>
        <w:drawing>
          <wp:inline distT="0" distB="0" distL="0" distR="0" wp14:anchorId="2ACDD69B" wp14:editId="133D12FE">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3"/>
                    <a:stretch>
                      <a:fillRect/>
                    </a:stretch>
                  </pic:blipFill>
                  <pic:spPr>
                    <a:xfrm>
                      <a:off x="0" y="0"/>
                      <a:ext cx="1306404" cy="255939"/>
                    </a:xfrm>
                    <a:prstGeom prst="rect">
                      <a:avLst/>
                    </a:prstGeom>
                  </pic:spPr>
                </pic:pic>
              </a:graphicData>
            </a:graphic>
          </wp:inline>
        </w:drawing>
      </w:r>
    </w:p>
    <w:p w14:paraId="67C60C14" w14:textId="77777777" w:rsidR="00AC2EC3" w:rsidRPr="005A2087" w:rsidRDefault="00AC2EC3" w:rsidP="00AC2EC3">
      <w:pPr>
        <w:spacing w:after="0" w:line="240" w:lineRule="auto"/>
        <w:rPr>
          <w:rFonts w:ascii="Arial" w:hAnsi="Arial" w:cs="Arial"/>
        </w:rPr>
      </w:pPr>
    </w:p>
    <w:p w14:paraId="04D78F53" w14:textId="0EAF4E64" w:rsidR="00907646" w:rsidRPr="005A2087" w:rsidRDefault="00AC2EC3" w:rsidP="00917BE5">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ces that represent the covariance of the input and output noise, respectively, and W is the weight matrix. G is a diagonal matrix that represents the local derivatives of the output responses for a specific set of input images. Since the output nonlinearity is a</w:t>
      </w:r>
      <w:r w:rsidR="00907646">
        <w:rPr>
          <w:rFonts w:ascii="Arial" w:eastAsiaTheme="minorEastAsia" w:hAnsi="Arial" w:cs="Arial"/>
        </w:rPr>
        <w:t xml:space="preserve"> softmax</w:t>
      </w:r>
      <w:r w:rsidR="00F0107C">
        <w:rPr>
          <w:rFonts w:ascii="Arial" w:eastAsiaTheme="minorEastAsia" w:hAnsi="Arial" w:cs="Arial"/>
        </w:rPr>
        <w:t xml:space="preserve"> function</w:t>
      </w:r>
      <w:r w:rsidRPr="005A2087">
        <w:rPr>
          <w:rFonts w:ascii="Arial" w:eastAsiaTheme="minorEastAsia" w:hAnsi="Arial" w:cs="Arial"/>
        </w:rPr>
        <w:t xml:space="preserve">, the diagonal of G has binary values (1 if the neuron is firing and 0 if not). This function </w:t>
      </w:r>
      <w:r w:rsidR="00907646">
        <w:rPr>
          <w:rFonts w:ascii="Arial" w:eastAsiaTheme="minorEastAsia" w:hAnsi="Arial" w:cs="Arial"/>
        </w:rPr>
        <w:t xml:space="preserve">is </w:t>
      </w:r>
      <w:r w:rsidRPr="005A2087">
        <w:rPr>
          <w:rFonts w:ascii="Arial" w:eastAsiaTheme="minorEastAsia" w:hAnsi="Arial" w:cs="Arial"/>
        </w:rPr>
        <w:t>maximized using Adam optimization</w:t>
      </w:r>
      <w:r w:rsidRPr="005A2087">
        <w:rPr>
          <w:rFonts w:ascii="Arial" w:eastAsiaTheme="minorEastAsia" w:hAnsi="Arial" w:cs="Arial"/>
        </w:rPr>
        <w:fldChar w:fldCharType="begin"/>
      </w:r>
      <w:r w:rsidR="00471612">
        <w:rPr>
          <w:rFonts w:ascii="Arial" w:eastAsiaTheme="minorEastAsia" w:hAnsi="Arial" w:cs="Arial"/>
        </w:rPr>
        <w:instrText xml:space="preserve"> ADDIN EN.CITE &lt;EndNote&gt;&lt;Cite&gt;&lt;Author&gt;Kingma&lt;/Author&gt;&lt;Year&gt;2014&lt;/Year&gt;&lt;RecNum&gt;51&lt;/RecNum&gt;&lt;DisplayText&gt;&lt;style face="superscript"&gt;2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5A2087">
        <w:rPr>
          <w:rFonts w:ascii="Arial" w:eastAsiaTheme="minorEastAsia" w:hAnsi="Arial" w:cs="Arial"/>
        </w:rPr>
        <w:fldChar w:fldCharType="separate"/>
      </w:r>
      <w:r w:rsidR="00471612" w:rsidRPr="00471612">
        <w:rPr>
          <w:rFonts w:ascii="Arial" w:eastAsiaTheme="minorEastAsia" w:hAnsi="Arial" w:cs="Arial"/>
          <w:noProof/>
          <w:vertAlign w:val="superscript"/>
        </w:rPr>
        <w:t>26</w:t>
      </w:r>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r w:rsidR="00907646">
        <w:rPr>
          <w:rFonts w:ascii="Arial" w:eastAsiaTheme="minorEastAsia" w:hAnsi="Arial" w:cs="Arial"/>
        </w:rPr>
        <w:t>is</w:t>
      </w:r>
      <w:r w:rsidRPr="005A2087">
        <w:rPr>
          <w:rFonts w:ascii="Arial" w:eastAsiaTheme="minorEastAsia" w:hAnsi="Arial" w:cs="Arial"/>
        </w:rPr>
        <w:t xml:space="preserve"> be restricted to have a fixed average firing rate. </w:t>
      </w:r>
    </w:p>
    <w:p w14:paraId="73357282" w14:textId="2488B44E" w:rsidR="00AC2EC3" w:rsidRPr="005A2087" w:rsidRDefault="00C6729D" w:rsidP="00AC2EC3">
      <w:pPr>
        <w:spacing w:after="0" w:line="240" w:lineRule="auto"/>
        <w:ind w:firstLine="720"/>
        <w:rPr>
          <w:rFonts w:ascii="Arial" w:eastAsiaTheme="minorEastAsia" w:hAnsi="Arial" w:cs="Arial"/>
        </w:rPr>
      </w:pPr>
      <w:r>
        <w:rPr>
          <w:rFonts w:ascii="Arial" w:eastAsiaTheme="minorEastAsia" w:hAnsi="Arial" w:cs="Arial"/>
        </w:rPr>
        <w:t xml:space="preserve">In both aims, we will train the model on multiple correlated input channels (color in Aim 1, and time in Aim 2). </w:t>
      </w:r>
      <w:r w:rsidR="00AC2EC3" w:rsidRPr="005A2087">
        <w:rPr>
          <w:rFonts w:ascii="Arial" w:eastAsiaTheme="minorEastAsia" w:hAnsi="Arial" w:cs="Arial"/>
        </w:rPr>
        <w:t xml:space="preserve">Having multiple input channels drastically increases the number of parameters, which can make the model significantly harder to optimize. However, </w:t>
      </w:r>
      <w:r w:rsidR="00F0107C">
        <w:rPr>
          <w:rFonts w:ascii="Arial" w:eastAsiaTheme="minorEastAsia" w:hAnsi="Arial" w:cs="Arial"/>
        </w:rPr>
        <w:t xml:space="preserve">preliminary results have shown that these filters </w:t>
      </w:r>
      <w:r w:rsidR="00354AC1">
        <w:rPr>
          <w:rFonts w:ascii="Arial" w:eastAsiaTheme="minorEastAsia" w:hAnsi="Arial" w:cs="Arial"/>
        </w:rPr>
        <w:t>consistently</w:t>
      </w:r>
      <w:r w:rsidR="00F0107C">
        <w:rPr>
          <w:rFonts w:ascii="Arial" w:eastAsiaTheme="minorEastAsia" w:hAnsi="Arial" w:cs="Arial"/>
        </w:rPr>
        <w:t xml:space="preserve"> converge to difference-of-gaussians even when trained to encode different channels that represent either color or time. W</w:t>
      </w:r>
      <w:r w:rsidR="00AC2EC3" w:rsidRPr="005A2087">
        <w:rPr>
          <w:rFonts w:ascii="Arial" w:eastAsiaTheme="minorEastAsia" w:hAnsi="Arial" w:cs="Arial"/>
        </w:rPr>
        <w:t xml:space="preserve">e can use </w:t>
      </w:r>
      <w:r w:rsidR="00F0107C">
        <w:rPr>
          <w:rFonts w:ascii="Arial" w:eastAsiaTheme="minorEastAsia" w:hAnsi="Arial" w:cs="Arial"/>
        </w:rPr>
        <w:t xml:space="preserve">this fact </w:t>
      </w:r>
      <w:r w:rsidR="00AC2EC3" w:rsidRPr="005A2087">
        <w:rPr>
          <w:rFonts w:ascii="Arial" w:eastAsiaTheme="minorEastAsia" w:hAnsi="Arial" w:cs="Arial"/>
        </w:rPr>
        <w:t>to our advantage</w:t>
      </w:r>
      <w:r w:rsidR="00F0107C">
        <w:rPr>
          <w:rFonts w:ascii="Arial" w:eastAsiaTheme="minorEastAsia" w:hAnsi="Arial" w:cs="Arial"/>
        </w:rPr>
        <w:t xml:space="preserve"> t</w:t>
      </w:r>
      <w:r w:rsidR="00AC2EC3" w:rsidRPr="005A2087">
        <w:rPr>
          <w:rFonts w:ascii="Arial" w:eastAsiaTheme="minorEastAsia" w:hAnsi="Arial" w:cs="Arial"/>
        </w:rPr>
        <w:t>o facilitate traini</w:t>
      </w:r>
      <w:r w:rsidR="00F0107C">
        <w:rPr>
          <w:rFonts w:ascii="Arial" w:eastAsiaTheme="minorEastAsia" w:hAnsi="Arial" w:cs="Arial"/>
        </w:rPr>
        <w:t>ng</w:t>
      </w:r>
      <w:r w:rsidR="00062669">
        <w:rPr>
          <w:rFonts w:ascii="Arial" w:eastAsiaTheme="minorEastAsia" w:hAnsi="Arial" w:cs="Arial"/>
        </w:rPr>
        <w:t xml:space="preserve"> by reducing the number of parameters. To that effect, w</w:t>
      </w:r>
      <w:r w:rsidR="00691E4F">
        <w:rPr>
          <w:rFonts w:ascii="Arial" w:eastAsiaTheme="minorEastAsia" w:hAnsi="Arial" w:cs="Arial"/>
        </w:rPr>
        <w:t xml:space="preserve">e </w:t>
      </w:r>
      <w:r w:rsidR="00AC2EC3" w:rsidRPr="005A2087">
        <w:rPr>
          <w:rFonts w:ascii="Arial" w:eastAsiaTheme="minorEastAsia" w:hAnsi="Arial" w:cs="Arial"/>
        </w:rPr>
        <w:t>will parametrize the linear filter</w:t>
      </w:r>
      <w:r w:rsidR="00062669">
        <w:rPr>
          <w:rFonts w:ascii="Arial" w:eastAsiaTheme="minorEastAsia" w:hAnsi="Arial" w:cs="Arial"/>
        </w:rPr>
        <w:t>s</w:t>
      </w:r>
      <w:r w:rsidR="00AC2EC3" w:rsidRPr="005A2087">
        <w:rPr>
          <w:rFonts w:ascii="Arial" w:eastAsiaTheme="minorEastAsia" w:hAnsi="Arial" w:cs="Arial"/>
        </w:rPr>
        <w:t xml:space="preserve"> of each neuron to be difference-of-gaussians: </w:t>
      </w:r>
    </w:p>
    <w:p w14:paraId="6476D0E6" w14:textId="77777777" w:rsidR="00AC2EC3" w:rsidRPr="005A2087" w:rsidRDefault="00AC2EC3" w:rsidP="00AC2EC3">
      <w:pPr>
        <w:spacing w:after="0" w:line="240" w:lineRule="auto"/>
        <w:ind w:firstLine="720"/>
        <w:rPr>
          <w:rFonts w:ascii="Arial" w:eastAsiaTheme="minorEastAsia" w:hAnsi="Arial" w:cs="Arial"/>
        </w:rPr>
      </w:pPr>
    </w:p>
    <w:p w14:paraId="3D38E225" w14:textId="77777777" w:rsidR="00AC2EC3" w:rsidRPr="005A2087" w:rsidRDefault="00AC2EC3" w:rsidP="00AC2EC3">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7C2F6892" wp14:editId="41CB9CA7">
            <wp:extent cx="2035789" cy="246899"/>
            <wp:effectExtent l="0" t="0" r="3175" b="1270"/>
            <wp:docPr id="433890555" name="Picture 433890555">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4A487012" w14:textId="77777777" w:rsidR="00AC2EC3" w:rsidRPr="005A2087" w:rsidRDefault="00AC2EC3" w:rsidP="00AC2EC3">
      <w:pPr>
        <w:spacing w:after="0" w:line="240" w:lineRule="auto"/>
        <w:ind w:firstLine="720"/>
        <w:jc w:val="center"/>
        <w:rPr>
          <w:rFonts w:ascii="Arial" w:eastAsiaTheme="minorEastAsia" w:hAnsi="Arial" w:cs="Arial"/>
        </w:rPr>
      </w:pPr>
    </w:p>
    <w:p w14:paraId="2235C7B1" w14:textId="54CFA30D" w:rsidR="00AC2EC3" w:rsidRPr="00354AC1" w:rsidRDefault="00AC2EC3" w:rsidP="00C86DE7">
      <w:pPr>
        <w:spacing w:after="0" w:line="240" w:lineRule="auto"/>
        <w:rPr>
          <w:rFonts w:ascii="Arial" w:hAnsi="Arial" w:cs="Arial"/>
        </w:rPr>
      </w:pPr>
      <w:r w:rsidRPr="005A2087">
        <w:rPr>
          <w:rFonts w:ascii="Arial" w:hAnsi="Arial" w:cs="Arial"/>
        </w:rPr>
        <w:tab/>
        <w:t>Where ɑ, b, c</w:t>
      </w:r>
      <w:r w:rsidR="00B622DC">
        <w:rPr>
          <w:rFonts w:ascii="Arial" w:hAnsi="Arial" w:cs="Arial"/>
        </w:rPr>
        <w:t>,</w:t>
      </w:r>
      <w:r w:rsidRPr="005A2087">
        <w:rPr>
          <w:rFonts w:ascii="Arial" w:hAnsi="Arial" w:cs="Arial"/>
        </w:rPr>
        <w:t xml:space="preserve"> d</w:t>
      </w:r>
      <w:r w:rsidR="00B622DC">
        <w:rPr>
          <w:rFonts w:ascii="Arial" w:hAnsi="Arial" w:cs="Arial"/>
        </w:rPr>
        <w:t xml:space="preserve"> and z</w:t>
      </w:r>
      <w:r w:rsidRPr="005A2087">
        <w:rPr>
          <w:rFonts w:ascii="Arial" w:hAnsi="Arial" w:cs="Arial"/>
        </w:rPr>
        <w:t xml:space="preserve"> are vectors of length </w:t>
      </w:r>
      <w:r w:rsidR="00341B1B">
        <w:rPr>
          <w:rFonts w:ascii="Arial" w:hAnsi="Arial" w:cs="Arial"/>
        </w:rPr>
        <w:t>k</w:t>
      </w:r>
      <w:r w:rsidRPr="005A2087">
        <w:rPr>
          <w:rFonts w:ascii="Arial" w:hAnsi="Arial" w:cs="Arial"/>
        </w:rPr>
        <w:t xml:space="preserve"> that represent each of</w:t>
      </w:r>
      <w:r w:rsidR="00341B1B">
        <w:rPr>
          <w:rFonts w:ascii="Arial" w:hAnsi="Arial" w:cs="Arial"/>
        </w:rPr>
        <w:t xml:space="preserve"> the k different channels</w:t>
      </w:r>
      <w:r w:rsidRPr="005A2087">
        <w:rPr>
          <w:rFonts w:ascii="Arial" w:hAnsi="Arial" w:cs="Arial"/>
        </w:rPr>
        <w:t xml:space="preserve">. z is the distance from the receptive field center, ɑ is the size of the receptive field center, b is the size of the receptive field surround. d and c are the relative strength of the center and the surround for each color channel, respectively. To allow these values to converge, d is restrained to have an L2-norm of 1. ɑ and b are both restricted to have positive values, and c is restricted to have values ranging from 0 to 1. On top of facilitating training, this parametrization also allows us to directly characterize how each model RGCs integrate </w:t>
      </w:r>
      <w:r w:rsidR="00B622DC">
        <w:rPr>
          <w:rFonts w:ascii="Arial" w:hAnsi="Arial" w:cs="Arial"/>
        </w:rPr>
        <w:t>either color or time</w:t>
      </w:r>
      <w:r w:rsidR="00F646CD">
        <w:rPr>
          <w:rFonts w:ascii="Arial" w:hAnsi="Arial" w:cs="Arial"/>
        </w:rPr>
        <w:t xml:space="preserve"> across different channels</w:t>
      </w:r>
      <w:r w:rsidR="00B622DC">
        <w:rPr>
          <w:rFonts w:ascii="Arial" w:hAnsi="Arial" w:cs="Arial"/>
        </w:rPr>
        <w:t xml:space="preserve">. </w:t>
      </w:r>
    </w:p>
    <w:p w14:paraId="5F1A58A4" w14:textId="20117B18" w:rsidR="006D0067" w:rsidRPr="005A2087" w:rsidRDefault="006F24B8" w:rsidP="000659F0">
      <w:pPr>
        <w:spacing w:after="0" w:line="240" w:lineRule="auto"/>
        <w:ind w:firstLine="720"/>
        <w:jc w:val="both"/>
        <w:rPr>
          <w:rFonts w:ascii="Arial" w:hAnsi="Arial" w:cs="Arial"/>
        </w:rPr>
      </w:pPr>
      <w:r w:rsidRPr="005A2087">
        <w:rPr>
          <w:rFonts w:ascii="Arial" w:hAnsi="Arial" w:cs="Arial"/>
          <w:noProof/>
        </w:rPr>
        <w:drawing>
          <wp:anchor distT="0" distB="0" distL="114300" distR="114300" simplePos="0" relativeHeight="251661312" behindDoc="0" locked="0" layoutInCell="1" allowOverlap="1" wp14:anchorId="6AECBC5B" wp14:editId="1F169D20">
            <wp:simplePos x="0" y="0"/>
            <wp:positionH relativeFrom="margin">
              <wp:posOffset>2870835</wp:posOffset>
            </wp:positionH>
            <wp:positionV relativeFrom="paragraph">
              <wp:posOffset>105410</wp:posOffset>
            </wp:positionV>
            <wp:extent cx="3902075" cy="2800350"/>
            <wp:effectExtent l="0" t="0" r="3175" b="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02075" cy="2800350"/>
                    </a:xfrm>
                    <a:prstGeom prst="rect">
                      <a:avLst/>
                    </a:prstGeom>
                  </pic:spPr>
                </pic:pic>
              </a:graphicData>
            </a:graphic>
            <wp14:sizeRelH relativeFrom="page">
              <wp14:pctWidth>0</wp14:pctWidth>
            </wp14:sizeRelH>
            <wp14:sizeRelV relativeFrom="page">
              <wp14:pctHeight>0</wp14:pctHeight>
            </wp14:sizeRelV>
          </wp:anchor>
        </w:drawing>
      </w:r>
    </w:p>
    <w:p w14:paraId="042C6D80" w14:textId="03947DF1" w:rsidR="00F00BC5" w:rsidRPr="005A2087" w:rsidRDefault="00F00BC5" w:rsidP="00BA48D4">
      <w:pPr>
        <w:spacing w:after="0" w:line="240" w:lineRule="auto"/>
        <w:jc w:val="both"/>
        <w:rPr>
          <w:rFonts w:ascii="Arial" w:hAnsi="Arial" w:cs="Arial"/>
        </w:rPr>
      </w:pPr>
    </w:p>
    <w:p w14:paraId="58AD7F19" w14:textId="040C5CEC" w:rsidR="00F30D56" w:rsidRPr="005A2087" w:rsidRDefault="00F30D56" w:rsidP="00BA48D4">
      <w:pPr>
        <w:spacing w:after="0" w:line="240" w:lineRule="auto"/>
        <w:jc w:val="both"/>
        <w:rPr>
          <w:rFonts w:ascii="Arial" w:hAnsi="Arial" w:cs="Arial"/>
          <w:b/>
          <w:bCs/>
        </w:rPr>
      </w:pPr>
      <w:r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0F1E74A2"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xml:space="preserve">. Parasol cells are achromatic and integrate cones independently of their type. Midget cells integrate L and M cones, and how they do so vary from the fovea to the periphery. In the fovea, midget cells receive </w:t>
      </w:r>
      <w:r w:rsidRPr="005A2087">
        <w:rPr>
          <w:rFonts w:ascii="Arial" w:hAnsi="Arial" w:cs="Arial"/>
        </w:rPr>
        <w:lastRenderedPageBreak/>
        <w:t xml:space="preserve">excitatory inputs from a single cone in </w:t>
      </w:r>
      <w:r w:rsidR="006F24B8" w:rsidRPr="005A2087">
        <w:rPr>
          <w:rFonts w:ascii="Arial" w:hAnsi="Arial" w:cs="Arial"/>
          <w:noProof/>
        </w:rPr>
        <w:drawing>
          <wp:anchor distT="0" distB="0" distL="114300" distR="114300" simplePos="0" relativeHeight="251662336" behindDoc="0" locked="0" layoutInCell="1" allowOverlap="1" wp14:anchorId="078F3A98" wp14:editId="683005D1">
            <wp:simplePos x="0" y="0"/>
            <wp:positionH relativeFrom="column">
              <wp:posOffset>2260600</wp:posOffset>
            </wp:positionH>
            <wp:positionV relativeFrom="paragraph">
              <wp:posOffset>1270</wp:posOffset>
            </wp:positionV>
            <wp:extent cx="4494530" cy="3785870"/>
            <wp:effectExtent l="0" t="0" r="1270" b="508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4530" cy="378587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the receptive field center (either L or M), and inhibitory inputs from both L and M cones in the surround. In the periphery, both the center and the surround of midget cells encode a sum of L and M cones, with the center encoding the opposite polarity of the surround (i.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471612">
        <w:rPr>
          <w:rFonts w:ascii="Arial" w:hAnsi="Arial" w:cs="Arial"/>
        </w:rPr>
        <w:instrText xml:space="preserve"> ADDIN EN.CITE &lt;EndNote&gt;&lt;Cite&gt;&lt;Author&gt;Lee&lt;/Author&gt;&lt;Year&gt;2002&lt;/Year&gt;&lt;RecNum&gt;48&lt;/RecNum&gt;&lt;DisplayText&gt;&lt;style face="superscript"&gt;27&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593F6642" w:rsidR="00C27CF8" w:rsidRDefault="00C27CF8" w:rsidP="00F30D56">
      <w:pPr>
        <w:spacing w:after="0" w:line="240" w:lineRule="auto"/>
        <w:jc w:val="both"/>
        <w:rPr>
          <w:rFonts w:ascii="Arial" w:hAnsi="Arial" w:cs="Arial"/>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471612">
        <w:rPr>
          <w:rFonts w:ascii="Arial" w:hAnsi="Arial" w:cs="Arial"/>
        </w:rPr>
        <w:instrText xml:space="preserve"> ADDIN EN.CITE &lt;EndNote&gt;&lt;Cite&gt;&lt;Author&gt;Baylor&lt;/Author&gt;&lt;Year&gt;1987&lt;/Year&gt;&lt;RecNum&gt;49&lt;/RecNum&gt;&lt;DisplayText&gt;&lt;style face="superscript"&gt;29&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9</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Each of these images have 1000x1280x3 pixels</w:t>
      </w:r>
      <w:r w:rsidR="00907646">
        <w:rPr>
          <w:rFonts w:ascii="Arial" w:hAnsi="Arial" w:cs="Arial"/>
        </w:rPr>
        <w:t xml:space="preserve">. We will crop these images into smaller </w:t>
      </w:r>
      <w:r w:rsidR="001E74DC">
        <w:rPr>
          <w:rFonts w:ascii="Arial" w:hAnsi="Arial" w:cs="Arial"/>
        </w:rPr>
        <w:t xml:space="preserve">training </w:t>
      </w:r>
      <w:r w:rsidR="003815E2" w:rsidRPr="005A2087">
        <w:rPr>
          <w:rFonts w:ascii="Arial" w:hAnsi="Arial" w:cs="Arial"/>
        </w:rPr>
        <w:t xml:space="preserve">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7DD9C5B8" w14:textId="202A4680" w:rsidR="00832278" w:rsidRPr="00C86DE7" w:rsidRDefault="00832278" w:rsidP="00F30D56">
      <w:pPr>
        <w:spacing w:after="0" w:line="240" w:lineRule="auto"/>
        <w:jc w:val="both"/>
        <w:rPr>
          <w:rFonts w:ascii="Arial" w:hAnsi="Arial" w:cs="Arial"/>
        </w:rPr>
      </w:pPr>
      <w:r>
        <w:rPr>
          <w:rFonts w:ascii="Arial" w:hAnsi="Arial" w:cs="Arial"/>
        </w:rPr>
        <w:tab/>
        <w:t xml:space="preserve">We will train the efficient coding model described above on the Kyoto Natural Images Dataset. We will analyze the learned parameters of the model, specifically the d parameter, to understand how neurons cluster into different types that process chromatic information differently. We will change the RGC-cones ratio to test whether this ratio changes how midget cells process chromatic information, and compare these results to known receptive fields in the fovea and periphery. </w:t>
      </w:r>
    </w:p>
    <w:p w14:paraId="03D7B429" w14:textId="45D4A9B7" w:rsidR="006E5370" w:rsidRPr="005A2087" w:rsidRDefault="005C5F3D" w:rsidP="00C86DE7">
      <w:pPr>
        <w:spacing w:after="0" w:line="240" w:lineRule="auto"/>
        <w:jc w:val="both"/>
        <w:rPr>
          <w:rFonts w:ascii="Arial" w:hAnsi="Arial" w:cs="Arial"/>
        </w:rPr>
      </w:pPr>
      <w:r w:rsidRPr="005A2087">
        <w:rPr>
          <w:rFonts w:ascii="Arial" w:hAnsi="Arial" w:cs="Arial"/>
        </w:rPr>
        <w:tab/>
      </w:r>
      <w:r w:rsidR="00C3758D" w:rsidRPr="005A2087">
        <w:rPr>
          <w:rFonts w:ascii="Arial" w:hAnsi="Arial" w:cs="Arial"/>
        </w:rPr>
        <w:t xml:space="preserve"> </w:t>
      </w: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0FD33CCF" w:rsidR="004D7128"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00873342" w:rsidRPr="005A2087">
        <w:rPr>
          <w:rFonts w:ascii="Arial" w:hAnsi="Arial" w:cs="Arial"/>
        </w:rPr>
      </w:r>
      <w:r w:rsidR="00873342" w:rsidRPr="005A2087">
        <w:rPr>
          <w:rFonts w:ascii="Arial" w:hAnsi="Arial" w:cs="Arial"/>
        </w:rPr>
        <w:fldChar w:fldCharType="separate"/>
      </w:r>
      <w:r w:rsidR="00471612" w:rsidRPr="00471612">
        <w:rPr>
          <w:rFonts w:ascii="Arial" w:hAnsi="Arial" w:cs="Arial"/>
          <w:noProof/>
          <w:vertAlign w:val="superscript"/>
        </w:rPr>
        <w:t>6, 19, 22</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1CAF20AE" w14:textId="777D3445" w:rsidR="00CB2BC5" w:rsidRDefault="006F24B8" w:rsidP="00F30D56">
      <w:pPr>
        <w:spacing w:after="0" w:line="240" w:lineRule="auto"/>
        <w:jc w:val="both"/>
        <w:rPr>
          <w:rFonts w:ascii="Arial" w:hAnsi="Arial" w:cs="Arial"/>
        </w:rPr>
      </w:pPr>
      <w:r w:rsidRPr="005A2087">
        <w:rPr>
          <w:rFonts w:ascii="Arial" w:hAnsi="Arial" w:cs="Arial"/>
          <w:noProof/>
        </w:rPr>
        <w:lastRenderedPageBreak/>
        <w:drawing>
          <wp:anchor distT="0" distB="0" distL="114300" distR="114300" simplePos="0" relativeHeight="251663360" behindDoc="0" locked="0" layoutInCell="1" allowOverlap="1" wp14:anchorId="0F22115B" wp14:editId="27E1CF5C">
            <wp:simplePos x="0" y="0"/>
            <wp:positionH relativeFrom="margin">
              <wp:posOffset>3117850</wp:posOffset>
            </wp:positionH>
            <wp:positionV relativeFrom="paragraph">
              <wp:posOffset>19685</wp:posOffset>
            </wp:positionV>
            <wp:extent cx="3454400" cy="3840480"/>
            <wp:effectExtent l="0" t="0" r="0" b="762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54400" cy="3840480"/>
                    </a:xfrm>
                    <a:prstGeom prst="rect">
                      <a:avLst/>
                    </a:prstGeom>
                  </pic:spPr>
                </pic:pic>
              </a:graphicData>
            </a:graphic>
            <wp14:sizeRelH relativeFrom="page">
              <wp14:pctWidth>0</wp14:pctWidth>
            </wp14:sizeRelH>
            <wp14:sizeRelV relativeFrom="page">
              <wp14:pctHeight>0</wp14:pctHeight>
            </wp14:sizeRelV>
          </wp:anchor>
        </w:drawing>
      </w:r>
    </w:p>
    <w:p w14:paraId="44BC0953" w14:textId="770FD2B6" w:rsidR="00CB2BC5" w:rsidRDefault="00CB2BC5" w:rsidP="00F30D56">
      <w:pPr>
        <w:spacing w:after="0" w:line="240" w:lineRule="auto"/>
        <w:jc w:val="both"/>
        <w:rPr>
          <w:rFonts w:ascii="Arial" w:hAnsi="Arial" w:cs="Arial"/>
          <w:u w:val="single"/>
        </w:rPr>
      </w:pPr>
      <w:r w:rsidRPr="00C86DE7">
        <w:rPr>
          <w:rFonts w:ascii="Arial" w:hAnsi="Arial" w:cs="Arial"/>
          <w:u w:val="single"/>
        </w:rPr>
        <w:t xml:space="preserve">Alternative </w:t>
      </w:r>
      <w:r w:rsidR="001111E7">
        <w:rPr>
          <w:rFonts w:ascii="Arial" w:hAnsi="Arial" w:cs="Arial"/>
          <w:u w:val="single"/>
        </w:rPr>
        <w:t xml:space="preserve">approaches and </w:t>
      </w:r>
      <w:r w:rsidRPr="00C86DE7">
        <w:rPr>
          <w:rFonts w:ascii="Arial" w:hAnsi="Arial" w:cs="Arial"/>
          <w:u w:val="single"/>
        </w:rPr>
        <w:t>hypotheses</w:t>
      </w:r>
    </w:p>
    <w:p w14:paraId="14C40081" w14:textId="12BFF88D" w:rsidR="005A2087" w:rsidRPr="005A2087" w:rsidRDefault="006F24B8" w:rsidP="00F30D56">
      <w:pPr>
        <w:spacing w:after="0" w:line="240" w:lineRule="auto"/>
        <w:jc w:val="both"/>
        <w:rPr>
          <w:rFonts w:ascii="Arial" w:hAnsi="Arial" w:cs="Arial"/>
          <w:b/>
          <w:bCs/>
        </w:rPr>
      </w:pPr>
      <w:r>
        <w:rPr>
          <w:rFonts w:ascii="Arial" w:hAnsi="Arial" w:cs="Arial"/>
        </w:rPr>
        <w:tab/>
        <w:t>Due to the high correlations across color channels, it is possible that receptive fields converge on adding different colors</w:t>
      </w:r>
      <w:r w:rsidR="007435E6">
        <w:rPr>
          <w:rFonts w:ascii="Arial" w:hAnsi="Arial" w:cs="Arial"/>
        </w:rPr>
        <w:t xml:space="preserve"> channels</w:t>
      </w:r>
      <w:r>
        <w:rPr>
          <w:rFonts w:ascii="Arial" w:hAnsi="Arial" w:cs="Arial"/>
        </w:rPr>
        <w:t xml:space="preserve"> instead of subtracting them. </w:t>
      </w:r>
      <w:r w:rsidR="007435E6">
        <w:rPr>
          <w:rFonts w:ascii="Arial" w:hAnsi="Arial" w:cs="Arial"/>
        </w:rPr>
        <w:t>If that occurs, we will build a linear version of our model that is mathematically tractable. We will then compare our results to previous literature that found color-opponency to be efficient by making assumptions about the</w:t>
      </w:r>
      <w:r w:rsidR="00497766">
        <w:rPr>
          <w:rFonts w:ascii="Arial" w:hAnsi="Arial" w:cs="Arial"/>
        </w:rPr>
        <w:t xml:space="preserve"> Fourier</w:t>
      </w:r>
      <w:r w:rsidR="007435E6">
        <w:rPr>
          <w:rFonts w:ascii="Arial" w:hAnsi="Arial" w:cs="Arial"/>
        </w:rPr>
        <w:t xml:space="preserve"> structure of chromatic natural images</w:t>
      </w:r>
      <w:r w:rsidR="009042A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9042A7">
        <w:rPr>
          <w:rFonts w:ascii="Arial" w:hAnsi="Arial" w:cs="Arial"/>
        </w:rPr>
        <w:fldChar w:fldCharType="separate"/>
      </w:r>
      <w:r w:rsidR="00471612" w:rsidRPr="00471612">
        <w:rPr>
          <w:rFonts w:ascii="Arial" w:hAnsi="Arial" w:cs="Arial"/>
          <w:noProof/>
          <w:vertAlign w:val="superscript"/>
        </w:rPr>
        <w:t>24</w:t>
      </w:r>
      <w:r w:rsidR="009042A7">
        <w:rPr>
          <w:rFonts w:ascii="Arial" w:hAnsi="Arial" w:cs="Arial"/>
        </w:rPr>
        <w:fldChar w:fldCharType="end"/>
      </w:r>
      <w:r w:rsidR="007435E6">
        <w:rPr>
          <w:rFonts w:ascii="Arial" w:hAnsi="Arial" w:cs="Arial"/>
        </w:rPr>
        <w:t xml:space="preserve">. This mathematically tractable model should give us an intuition about what conditions are sufficient and necessary for different chromatic receptive fields to be efficient.  </w:t>
      </w:r>
    </w:p>
    <w:p w14:paraId="3A0A152E" w14:textId="77777777" w:rsidR="005A2087" w:rsidRPr="005A2087" w:rsidRDefault="005A2087" w:rsidP="00F30D56">
      <w:pPr>
        <w:spacing w:after="0" w:line="240" w:lineRule="auto"/>
        <w:jc w:val="both"/>
        <w:rPr>
          <w:rFonts w:ascii="Arial" w:hAnsi="Arial" w:cs="Arial"/>
          <w:b/>
          <w:bCs/>
        </w:rPr>
      </w:pPr>
    </w:p>
    <w:p w14:paraId="0B87A197" w14:textId="69AEF5FD" w:rsidR="00CE5A83" w:rsidRPr="005A2087" w:rsidRDefault="00CE5A83" w:rsidP="00F30D56">
      <w:pPr>
        <w:spacing w:after="0" w:line="240" w:lineRule="auto"/>
        <w:jc w:val="both"/>
        <w:rPr>
          <w:rFonts w:ascii="Arial" w:hAnsi="Arial" w:cs="Arial"/>
          <w:b/>
          <w:bCs/>
        </w:rPr>
      </w:pPr>
      <w:r w:rsidRPr="005A2087">
        <w:rPr>
          <w:rFonts w:ascii="Arial" w:hAnsi="Arial" w:cs="Arial"/>
          <w:b/>
          <w:bCs/>
        </w:rPr>
        <w:t xml:space="preserve">Aim 2: Expand efficient coding models to explain </w:t>
      </w:r>
      <w:r w:rsidR="001111E7">
        <w:rPr>
          <w:rFonts w:ascii="Arial" w:hAnsi="Arial" w:cs="Arial"/>
          <w:b/>
          <w:bCs/>
        </w:rPr>
        <w:t>direction</w:t>
      </w:r>
      <w:r w:rsidRPr="005A2087">
        <w:rPr>
          <w:rFonts w:ascii="Arial" w:hAnsi="Arial" w:cs="Arial"/>
          <w:b/>
          <w:bCs/>
        </w:rPr>
        <w:t>-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4D99698F" w14:textId="7E9C3CE0" w:rsidR="00757126" w:rsidRDefault="00CE5A83" w:rsidP="00BF09E7">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w:t>
      </w:r>
      <w:r w:rsidR="00FE51C1">
        <w:rPr>
          <w:rFonts w:ascii="Arial" w:hAnsi="Arial" w:cs="Arial"/>
        </w:rPr>
        <w:t xml:space="preserve"> Consistent with this idea, </w:t>
      </w:r>
      <w:r w:rsidR="004A0D47">
        <w:rPr>
          <w:rFonts w:ascii="Arial" w:hAnsi="Arial" w:cs="Arial"/>
        </w:rPr>
        <w:t>RGCs respond strongly to moving stimuli.</w:t>
      </w:r>
      <w:r w:rsidR="00FE51C1">
        <w:rPr>
          <w:rFonts w:ascii="Arial" w:hAnsi="Arial" w:cs="Arial"/>
        </w:rPr>
        <w:t xml:space="preserve"> </w:t>
      </w:r>
      <w:r w:rsidR="004A0D47">
        <w:rPr>
          <w:rFonts w:ascii="Arial" w:hAnsi="Arial" w:cs="Arial"/>
        </w:rPr>
        <w:t>These responses</w:t>
      </w:r>
      <w:r w:rsidR="00FE51C1">
        <w:rPr>
          <w:rFonts w:ascii="Arial" w:hAnsi="Arial" w:cs="Arial"/>
        </w:rPr>
        <w:t xml:space="preserve"> vary as a function of the orientation of motion, and the optimal orientation is usually either pointing towards the fovea or perpendicular to it. This orientation-bias is present in both midget and parasol cells</w:t>
      </w:r>
      <w:r w:rsidR="00BF09E7">
        <w:rPr>
          <w:rFonts w:ascii="Arial" w:hAnsi="Arial" w:cs="Arial"/>
        </w:rPr>
        <w:fldChar w:fldCharType="begin"/>
      </w:r>
      <w:r w:rsidR="00471612">
        <w:rPr>
          <w:rFonts w:ascii="Arial" w:hAnsi="Arial" w:cs="Arial"/>
        </w:rPr>
        <w:instrText xml:space="preserve"> ADDIN EN.CITE &lt;EndNote&gt;&lt;Cite&gt;&lt;Author&gt;Antinucci&lt;/Author&gt;&lt;Year&gt;2018&lt;/Year&gt;&lt;RecNum&gt;54&lt;/RecNum&gt;&lt;DisplayText&gt;&lt;style face="superscript"&gt;30&lt;/style&gt;&lt;/DisplayText&gt;&lt;record&gt;&lt;rec-number&gt;54&lt;/rec-number&gt;&lt;foreign-keys&gt;&lt;key app="EN" db-id="5wd52x90lterdlefr95xtvpjftes5w9fpzwx" timestamp="1700878265"&gt;54&lt;/key&gt;&lt;/foreign-keys&gt;&lt;ref-type name="Journal Article"&gt;17&lt;/ref-type&gt;&lt;contributors&gt;&lt;authors&gt;&lt;author&gt;Antinucci, Paride&lt;/author&gt;&lt;author&gt;Hindges, Robert&lt;/author&gt;&lt;/authors&gt;&lt;/contributors&gt;&lt;titles&gt;&lt;title&gt;Orientation-selective retinal circuits in vertebrates&lt;/title&gt;&lt;secondary-title&gt;Frontiers in neural circuits&lt;/secondary-title&gt;&lt;/titles&gt;&lt;periodical&gt;&lt;full-title&gt;Frontiers in neural circuits&lt;/full-title&gt;&lt;/periodical&gt;&lt;pages&gt;11&lt;/pages&gt;&lt;volume&gt;12&lt;/volume&gt;&lt;dates&gt;&lt;year&gt;2018&lt;/year&gt;&lt;/dates&gt;&lt;isbn&gt;1662-5110&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30</w:t>
      </w:r>
      <w:r w:rsidR="00BF09E7">
        <w:rPr>
          <w:rFonts w:ascii="Arial" w:hAnsi="Arial" w:cs="Arial"/>
        </w:rPr>
        <w:fldChar w:fldCharType="end"/>
      </w:r>
      <w:r w:rsidR="00FE51C1">
        <w:rPr>
          <w:rFonts w:ascii="Arial" w:hAnsi="Arial" w:cs="Arial"/>
        </w:rPr>
        <w:t>. However, these neurons can’t individually discriminate the direction of motion: Their responses would be similar if an object is moving left-to-right than right-to-left. Only a subset (</w:t>
      </w:r>
      <w:r w:rsidR="00BF09E7">
        <w:rPr>
          <w:rFonts w:ascii="Arial" w:hAnsi="Arial" w:cs="Arial"/>
        </w:rPr>
        <w:t>~12</w:t>
      </w:r>
      <w:r w:rsidR="00FE51C1">
        <w:rPr>
          <w:rFonts w:ascii="Arial" w:hAnsi="Arial" w:cs="Arial"/>
        </w:rPr>
        <w:t>%) of neurons are direction-selectiv</w:t>
      </w:r>
      <w:r w:rsidR="00BF09E7">
        <w:rPr>
          <w:rFonts w:ascii="Arial" w:hAnsi="Arial" w:cs="Arial"/>
        </w:rPr>
        <w:t>e</w:t>
      </w:r>
      <w:r w:rsidR="00BF09E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17</w:t>
      </w:r>
      <w:r w:rsidR="00BF09E7">
        <w:rPr>
          <w:rFonts w:ascii="Arial" w:hAnsi="Arial" w:cs="Arial"/>
        </w:rPr>
        <w:fldChar w:fldCharType="end"/>
      </w:r>
      <w:r w:rsidR="00BF09E7">
        <w:rPr>
          <w:rFonts w:ascii="Arial" w:hAnsi="Arial" w:cs="Arial"/>
        </w:rPr>
        <w:t>. These Direction-Selective Ganglion Cells (DSGCs) are divided into two main types: ON-OFF DSGCs and ON DSGCs.  ON-OFF DSGCs are divided into four subtypes that encode each of the four cardinal directions (</w:t>
      </w:r>
      <w:r w:rsidR="005C4523">
        <w:rPr>
          <w:rFonts w:ascii="Arial" w:hAnsi="Arial" w:cs="Arial"/>
        </w:rPr>
        <w:t>anterior, posterior, superior and inferior)</w:t>
      </w:r>
      <w:r w:rsidR="00BF09E7"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sidRPr="005A2087">
        <w:rPr>
          <w:rFonts w:ascii="Arial" w:hAnsi="Arial" w:cs="Arial"/>
        </w:rPr>
        <w:fldChar w:fldCharType="separate"/>
      </w:r>
      <w:r w:rsidR="00471612" w:rsidRPr="00471612">
        <w:rPr>
          <w:rFonts w:ascii="Arial" w:hAnsi="Arial" w:cs="Arial"/>
          <w:noProof/>
          <w:vertAlign w:val="superscript"/>
        </w:rPr>
        <w:t>17</w:t>
      </w:r>
      <w:r w:rsidR="00BF09E7" w:rsidRPr="005A2087">
        <w:rPr>
          <w:rFonts w:ascii="Arial" w:hAnsi="Arial" w:cs="Arial"/>
        </w:rPr>
        <w:fldChar w:fldCharType="end"/>
      </w:r>
      <w:r w:rsidR="00BF09E7">
        <w:rPr>
          <w:rFonts w:ascii="Arial" w:hAnsi="Arial" w:cs="Arial"/>
        </w:rPr>
        <w:t>.</w:t>
      </w:r>
      <w:r w:rsidR="00751293">
        <w:rPr>
          <w:rFonts w:ascii="Arial" w:hAnsi="Arial" w:cs="Arial"/>
        </w:rPr>
        <w:t xml:space="preserve"> </w:t>
      </w:r>
      <w:r w:rsidR="005C4523">
        <w:rPr>
          <w:rFonts w:ascii="Arial" w:hAnsi="Arial" w:cs="Arial"/>
        </w:rPr>
        <w:t xml:space="preserve">ON-OFF DSGCs respond to the onset of both ON and OFF stimuli, </w:t>
      </w:r>
      <w:r w:rsidR="00826C34">
        <w:rPr>
          <w:rFonts w:ascii="Arial" w:hAnsi="Arial" w:cs="Arial"/>
        </w:rPr>
        <w:t xml:space="preserve">a property </w:t>
      </w:r>
      <w:r w:rsidR="005C4523">
        <w:rPr>
          <w:rFonts w:ascii="Arial" w:hAnsi="Arial" w:cs="Arial"/>
        </w:rPr>
        <w:t xml:space="preserve">similar to complex cells in </w:t>
      </w:r>
      <w:r w:rsidR="00CF27FE">
        <w:rPr>
          <w:rFonts w:ascii="Arial" w:hAnsi="Arial" w:cs="Arial"/>
        </w:rPr>
        <w:t>the primary visual cortex</w:t>
      </w:r>
      <w:r w:rsidR="000A40AD">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sidR="000A40AD">
        <w:rPr>
          <w:rFonts w:ascii="Arial" w:hAnsi="Arial" w:cs="Arial"/>
        </w:rPr>
        <w:fldChar w:fldCharType="separate"/>
      </w:r>
      <w:r w:rsidR="00471612" w:rsidRPr="00471612">
        <w:rPr>
          <w:rFonts w:ascii="Arial" w:hAnsi="Arial" w:cs="Arial"/>
          <w:noProof/>
          <w:vertAlign w:val="superscript"/>
        </w:rPr>
        <w:t>31</w:t>
      </w:r>
      <w:r w:rsidR="000A40AD">
        <w:rPr>
          <w:rFonts w:ascii="Arial" w:hAnsi="Arial" w:cs="Arial"/>
        </w:rPr>
        <w:fldChar w:fldCharType="end"/>
      </w:r>
      <w:r w:rsidR="005C4523">
        <w:rPr>
          <w:rFonts w:ascii="Arial" w:hAnsi="Arial" w:cs="Arial"/>
        </w:rPr>
        <w:t xml:space="preserve">. </w:t>
      </w:r>
      <w:r w:rsidR="00751293">
        <w:rPr>
          <w:rFonts w:ascii="Arial" w:hAnsi="Arial" w:cs="Arial"/>
        </w:rPr>
        <w:t>These cells were initially discovered in the rabbit retina</w:t>
      </w:r>
      <w:r w:rsidR="00751293">
        <w:rPr>
          <w:rFonts w:ascii="Arial" w:hAnsi="Arial" w:cs="Arial"/>
        </w:rPr>
        <w:fldChar w:fldCharType="begin"/>
      </w:r>
      <w:r w:rsidR="00471612">
        <w:rPr>
          <w:rFonts w:ascii="Arial" w:hAnsi="Arial" w:cs="Arial"/>
        </w:rPr>
        <w:instrText xml:space="preserve"> ADDIN EN.CITE &lt;EndNote&gt;&lt;Cite&gt;&lt;Author&gt;Barlow&lt;/Author&gt;&lt;Year&gt;1965&lt;/Year&gt;&lt;RecNum&gt;58&lt;/RecNum&gt;&lt;DisplayText&gt;&lt;style face="superscript"&gt;32&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2</w:t>
      </w:r>
      <w:r w:rsidR="00751293">
        <w:rPr>
          <w:rFonts w:ascii="Arial" w:hAnsi="Arial" w:cs="Arial"/>
        </w:rPr>
        <w:fldChar w:fldCharType="end"/>
      </w:r>
      <w:r w:rsidR="00751293">
        <w:rPr>
          <w:rFonts w:ascii="Arial" w:hAnsi="Arial" w:cs="Arial"/>
        </w:rPr>
        <w:t>, but have also more recently been discovered in the mouse</w:t>
      </w:r>
      <w:r w:rsidR="00751293">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17</w:t>
      </w:r>
      <w:r w:rsidR="00751293">
        <w:rPr>
          <w:rFonts w:ascii="Arial" w:hAnsi="Arial" w:cs="Arial"/>
        </w:rPr>
        <w:fldChar w:fldCharType="end"/>
      </w:r>
      <w:r w:rsidR="00751293">
        <w:rPr>
          <w:rFonts w:ascii="Arial" w:hAnsi="Arial" w:cs="Arial"/>
        </w:rPr>
        <w:t xml:space="preserve"> and macaque retina</w:t>
      </w:r>
      <w:r w:rsidR="00751293">
        <w:rPr>
          <w:rFonts w:ascii="Arial" w:hAnsi="Arial" w:cs="Arial"/>
        </w:rPr>
        <w:fldChar w:fldCharType="begin"/>
      </w:r>
      <w:r w:rsidR="00471612">
        <w:rPr>
          <w:rFonts w:ascii="Arial" w:hAnsi="Arial" w:cs="Arial"/>
        </w:rPr>
        <w:instrText xml:space="preserve"> ADDIN EN.CITE &lt;EndNote&gt;&lt;Cite&gt;&lt;Author&gt;Kim&lt;/Author&gt;&lt;Year&gt;2022&lt;/Year&gt;&lt;RecNum&gt;57&lt;/RecNum&gt;&lt;DisplayText&gt;&lt;style face="superscript"&gt;33&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3</w:t>
      </w:r>
      <w:r w:rsidR="00751293">
        <w:rPr>
          <w:rFonts w:ascii="Arial" w:hAnsi="Arial" w:cs="Arial"/>
        </w:rPr>
        <w:fldChar w:fldCharType="end"/>
      </w:r>
      <w:r w:rsidR="00751293">
        <w:rPr>
          <w:rFonts w:ascii="Arial" w:hAnsi="Arial" w:cs="Arial"/>
        </w:rPr>
        <w:t xml:space="preserve">. </w:t>
      </w:r>
      <w:r w:rsidR="00723FA8">
        <w:rPr>
          <w:rFonts w:ascii="Arial" w:hAnsi="Arial" w:cs="Arial"/>
        </w:rPr>
        <w:t>While ON-OFF DSGCs have relatively small receptive fields and detect local motion, ON DSGCs have larger receptive fields that encode global motion. ON DSGCs are divided into three subtypes that encode the anterior, posterior and inferior directions of motion</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ON DSGCs respond to light (but not dark stimuli), and are divided into two different populations that have either transient or sustained responses</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xml:space="preserve">. </w:t>
      </w:r>
      <w:r w:rsidR="009A409D">
        <w:rPr>
          <w:rFonts w:ascii="Arial" w:hAnsi="Arial" w:cs="Arial"/>
        </w:rPr>
        <w:t>ON DSGCs are also less numerous than their ON-OFF counterparts. These cells have been discovered in the rabbit and mouse, but have yet to be found in macaques</w:t>
      </w:r>
      <w:r w:rsidR="00035A47">
        <w:rPr>
          <w:rFonts w:ascii="Arial" w:hAnsi="Arial" w:cs="Arial"/>
        </w:rPr>
        <w:t>.</w:t>
      </w:r>
    </w:p>
    <w:p w14:paraId="58AAAD11" w14:textId="4D24444B" w:rsidR="00427ED1" w:rsidRPr="00C86DE7" w:rsidRDefault="00757126" w:rsidP="00757126">
      <w:pPr>
        <w:spacing w:after="0" w:line="240" w:lineRule="auto"/>
        <w:ind w:firstLine="720"/>
        <w:jc w:val="both"/>
        <w:rPr>
          <w:rFonts w:ascii="Arial" w:hAnsi="Arial" w:cs="Arial"/>
        </w:rPr>
      </w:pPr>
      <w:r>
        <w:rPr>
          <w:rFonts w:ascii="Arial" w:hAnsi="Arial" w:cs="Arial"/>
        </w:rPr>
        <w:t xml:space="preserve">Previous work from our lab built efficient coding models for spatiotemporal receptive fields. However, these models had </w:t>
      </w:r>
      <w:r w:rsidR="00035A47">
        <w:rPr>
          <w:rFonts w:ascii="Arial" w:hAnsi="Arial" w:cs="Arial"/>
        </w:rPr>
        <w:t xml:space="preserve"> </w:t>
      </w:r>
      <w:r w:rsidR="00CE5A83" w:rsidRPr="005A2087">
        <w:rPr>
          <w:rFonts w:ascii="Arial" w:hAnsi="Arial" w:cs="Arial"/>
        </w:rPr>
        <w:t xml:space="preserve">constraints that prevented them from </w:t>
      </w:r>
      <w:r w:rsidR="00917BE5">
        <w:rPr>
          <w:rFonts w:ascii="Arial" w:hAnsi="Arial" w:cs="Arial"/>
        </w:rPr>
        <w:t>having</w:t>
      </w:r>
      <w:r w:rsidR="00CE5A83" w:rsidRPr="005A2087">
        <w:rPr>
          <w:rFonts w:ascii="Arial" w:hAnsi="Arial" w:cs="Arial"/>
        </w:rPr>
        <w:t xml:space="preserve"> direction-selecti</w:t>
      </w:r>
      <w:r w:rsidR="00917BE5">
        <w:rPr>
          <w:rFonts w:ascii="Arial" w:hAnsi="Arial" w:cs="Arial"/>
        </w:rPr>
        <w:t>ve neurons</w:t>
      </w:r>
      <w:r w:rsidR="003B1373"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471612" w:rsidRPr="00471612">
        <w:rPr>
          <w:rFonts w:ascii="Arial" w:hAnsi="Arial" w:cs="Arial"/>
          <w:noProof/>
          <w:vertAlign w:val="superscript"/>
        </w:rPr>
        <w:t>19</w:t>
      </w:r>
      <w:r w:rsidR="003B1373" w:rsidRPr="005A2087">
        <w:rPr>
          <w:rFonts w:ascii="Arial" w:hAnsi="Arial" w:cs="Arial"/>
        </w:rPr>
        <w:fldChar w:fldCharType="end"/>
      </w:r>
      <w:r w:rsidR="00CE5A83" w:rsidRPr="005A2087">
        <w:rPr>
          <w:rFonts w:ascii="Arial" w:hAnsi="Arial" w:cs="Arial"/>
        </w:rPr>
        <w:t>. In Aim 2 I will</w:t>
      </w:r>
      <w:r w:rsidR="00917BE5">
        <w:rPr>
          <w:rFonts w:ascii="Arial" w:hAnsi="Arial" w:cs="Arial"/>
        </w:rPr>
        <w:t xml:space="preserve"> test the hypothesis that having a subset of direction-selective cells is efficient, due to the predominance of motion in natural movies. To test this hypothesis, I need an efficient coding model that can integrate multiple correlated channels – each channel representing a different latency. The model previously described is a great candidate to solve this problem, as it makes few assumptions about the temporal structure of receptive fields. </w:t>
      </w:r>
      <w:r w:rsidR="00CE5A83" w:rsidRPr="005A2087">
        <w:rPr>
          <w:rFonts w:ascii="Arial" w:hAnsi="Arial" w:cs="Arial"/>
        </w:rPr>
        <w:t xml:space="preserve">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035CC6E5" w:rsidR="004D7128"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00471612">
        <w:rPr>
          <w:rFonts w:ascii="Arial" w:hAnsi="Arial" w:cs="Arial"/>
        </w:rPr>
        <w:instrText xml:space="preserve"> ADDIN EN.CITE &lt;EndNote&gt;&lt;Cite&gt;&lt;Author&gt;Salisbury&lt;/Author&gt;&lt;Year&gt;2016&lt;/Year&gt;&lt;RecNum&gt;40&lt;/RecNum&gt;&lt;DisplayText&gt;&lt;style face="superscript"&gt;34&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34</w:t>
      </w:r>
      <w:r w:rsidRPr="005A2087">
        <w:rPr>
          <w:rFonts w:ascii="Arial" w:hAnsi="Arial" w:cs="Arial"/>
        </w:rPr>
        <w:fldChar w:fldCharType="end"/>
      </w:r>
      <w:r w:rsidRPr="005A2087">
        <w:rPr>
          <w:rFonts w:ascii="Arial" w:hAnsi="Arial" w:cs="Arial"/>
        </w:rPr>
        <w:t xml:space="preserve">. This model will be conceptually similar to the one from Aim 1 (Figure </w:t>
      </w:r>
      <w:r w:rsidR="000E3775">
        <w:rPr>
          <w:rFonts w:ascii="Arial" w:hAnsi="Arial" w:cs="Arial"/>
        </w:rPr>
        <w:t>3</w:t>
      </w:r>
      <w:r w:rsidRPr="005A2087">
        <w:rPr>
          <w:rFonts w:ascii="Arial" w:hAnsi="Arial" w:cs="Arial"/>
        </w:rPr>
        <w:t xml:space="preserve">).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471612">
        <w:rPr>
          <w:rFonts w:ascii="Arial" w:hAnsi="Arial" w:cs="Arial"/>
        </w:rPr>
        <w:instrText xml:space="preserve"> ADDIN EN.CITE &lt;EndNote&gt;&lt;Cite&gt;&lt;Author&gt;Yasui&lt;/Author&gt;&lt;Year&gt;1979&lt;/Year&gt;&lt;RecNum&gt;53&lt;/RecNum&gt;&lt;DisplayText&gt;&lt;style face="superscript"&gt;35&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471612" w:rsidRPr="00471612">
        <w:rPr>
          <w:rFonts w:ascii="Arial" w:hAnsi="Arial" w:cs="Arial"/>
          <w:noProof/>
          <w:vertAlign w:val="superscript"/>
        </w:rPr>
        <w:t>35</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6CE55145" w14:textId="029D7448" w:rsidR="001111E7" w:rsidRDefault="001111E7" w:rsidP="00774D00">
      <w:pPr>
        <w:spacing w:after="0" w:line="240" w:lineRule="auto"/>
        <w:jc w:val="both"/>
        <w:rPr>
          <w:rFonts w:ascii="Arial" w:hAnsi="Arial" w:cs="Arial"/>
        </w:rPr>
      </w:pPr>
      <w:r>
        <w:rPr>
          <w:rFonts w:ascii="Arial" w:hAnsi="Arial" w:cs="Arial"/>
        </w:rPr>
        <w:tab/>
        <w:t>To encapsulate the responses properties of ON-OFF DSGCs, we will change the output nonlinearity from a softmax function to a Parametric Rectified Linear Unit:</w:t>
      </w:r>
    </w:p>
    <w:p w14:paraId="75E60C8F" w14:textId="3C8B9598" w:rsidR="00913499" w:rsidRDefault="00913499" w:rsidP="00C86DE7">
      <w:pPr>
        <w:spacing w:after="0" w:line="240" w:lineRule="auto"/>
        <w:jc w:val="center"/>
        <w:rPr>
          <w:rFonts w:ascii="Arial" w:hAnsi="Arial" w:cs="Arial"/>
        </w:rPr>
      </w:pPr>
      <w:r>
        <w:rPr>
          <w:noProof/>
        </w:rPr>
        <w:drawing>
          <wp:inline distT="0" distB="0" distL="0" distR="0" wp14:anchorId="51F6B804" wp14:editId="25B85777">
            <wp:extent cx="2692400" cy="373944"/>
            <wp:effectExtent l="0" t="0" r="0" b="7620"/>
            <wp:docPr id="1827781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81833" name=""/>
                    <pic:cNvPicPr/>
                  </pic:nvPicPr>
                  <pic:blipFill>
                    <a:blip r:embed="rId18"/>
                    <a:stretch>
                      <a:fillRect/>
                    </a:stretch>
                  </pic:blipFill>
                  <pic:spPr>
                    <a:xfrm>
                      <a:off x="0" y="0"/>
                      <a:ext cx="2706122" cy="375850"/>
                    </a:xfrm>
                    <a:prstGeom prst="rect">
                      <a:avLst/>
                    </a:prstGeom>
                  </pic:spPr>
                </pic:pic>
              </a:graphicData>
            </a:graphic>
          </wp:inline>
        </w:drawing>
      </w:r>
    </w:p>
    <w:p w14:paraId="34599E48" w14:textId="06BBC076" w:rsidR="001111E7" w:rsidRPr="005A2087" w:rsidRDefault="00913499" w:rsidP="00774D00">
      <w:pPr>
        <w:spacing w:after="0" w:line="240" w:lineRule="auto"/>
        <w:jc w:val="both"/>
        <w:rPr>
          <w:rFonts w:ascii="Arial" w:hAnsi="Arial" w:cs="Arial"/>
        </w:rPr>
      </w:pPr>
      <w:r>
        <w:rPr>
          <w:rFonts w:ascii="Arial" w:hAnsi="Arial" w:cs="Arial"/>
        </w:rPr>
        <w:tab/>
        <w:t>This output non-linearity is conceptually similar to the energy model for complex cells in the primary visual cortex</w:t>
      </w:r>
      <w:r>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Pr>
          <w:rFonts w:ascii="Arial" w:hAnsi="Arial" w:cs="Arial"/>
        </w:rPr>
        <w:fldChar w:fldCharType="separate"/>
      </w:r>
      <w:r w:rsidR="00471612" w:rsidRPr="00471612">
        <w:rPr>
          <w:rFonts w:ascii="Arial" w:hAnsi="Arial" w:cs="Arial"/>
          <w:noProof/>
          <w:vertAlign w:val="superscript"/>
        </w:rPr>
        <w:t>31</w:t>
      </w:r>
      <w:r>
        <w:rPr>
          <w:rFonts w:ascii="Arial" w:hAnsi="Arial" w:cs="Arial"/>
        </w:rPr>
        <w:fldChar w:fldCharType="end"/>
      </w:r>
      <w:r>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3F5CD8FF" w:rsidR="00E01504" w:rsidRDefault="0013056E" w:rsidP="00774D00">
      <w:pPr>
        <w:spacing w:after="0" w:line="240" w:lineRule="auto"/>
        <w:jc w:val="both"/>
        <w:rPr>
          <w:rFonts w:ascii="Arial" w:hAnsi="Arial" w:cs="Arial"/>
        </w:rPr>
      </w:pPr>
      <w:r w:rsidRPr="005A2087">
        <w:rPr>
          <w:rFonts w:ascii="Arial" w:hAnsi="Arial" w:cs="Arial"/>
        </w:rPr>
        <w:tab/>
      </w:r>
      <w:r w:rsidR="00742769">
        <w:rPr>
          <w:rFonts w:ascii="Arial" w:hAnsi="Arial" w:cs="Arial"/>
        </w:rPr>
        <w:t>Previous work from my lab</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 22</w:t>
      </w:r>
      <w:r w:rsidR="00742769">
        <w:rPr>
          <w:rFonts w:ascii="Arial" w:hAnsi="Arial" w:cs="Arial"/>
        </w:rPr>
        <w:fldChar w:fldCharType="end"/>
      </w:r>
      <w:r w:rsidR="00423E32">
        <w:rPr>
          <w:rFonts w:ascii="Arial" w:hAnsi="Arial" w:cs="Arial"/>
        </w:rPr>
        <w:t xml:space="preserve"> </w:t>
      </w:r>
      <w:r w:rsidR="00742769">
        <w:rPr>
          <w:rFonts w:ascii="Arial" w:hAnsi="Arial" w:cs="Arial"/>
        </w:rPr>
        <w:t>suggests that new RGCs types emerge as we increase the number of neurons. Most of RGCs in the retina are not DSGCs, which is why I expect that the first neurons to emerge will not be DSGCs. Instead, these should have similar spatiotemporal properties to midget and parasol cells</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w:t>
      </w:r>
      <w:r w:rsidR="00742769">
        <w:rPr>
          <w:rFonts w:ascii="Arial" w:hAnsi="Arial" w:cs="Arial"/>
        </w:rPr>
        <w:fldChar w:fldCharType="end"/>
      </w:r>
      <w:r w:rsidR="00742769">
        <w:rPr>
          <w:rFonts w:ascii="Arial" w:hAnsi="Arial" w:cs="Arial"/>
        </w:rPr>
        <w:t>. However, as we increase the number of neurons, I expect that we will eventually find ON-OFF DSGCs, followed by ON DSGCs. ON-OFF DSGCs should have relatively small receptive fields and encode the four cardinal directions. Moreso, the a</w:t>
      </w:r>
      <w:r w:rsidR="00742769">
        <w:rPr>
          <w:rFonts w:ascii="Arial" w:hAnsi="Arial" w:cs="Arial"/>
          <w:vertAlign w:val="subscript"/>
        </w:rPr>
        <w:t>j</w:t>
      </w:r>
      <w:r w:rsidR="00742769">
        <w:rPr>
          <w:rFonts w:ascii="Arial" w:hAnsi="Arial" w:cs="Arial"/>
        </w:rPr>
        <w:t xml:space="preserve"> parameter from the output nonlinearity should be negative, allowing these neurons to respond to both ON and OFF stimuli. ON DSGCs should have larger receptive fields</w:t>
      </w:r>
      <w:r w:rsidR="00BB32FA">
        <w:rPr>
          <w:rFonts w:ascii="Arial" w:hAnsi="Arial" w:cs="Arial"/>
        </w:rPr>
        <w:t>, and encode motion in the anterior, posterior and inferior direction. The estimated a</w:t>
      </w:r>
      <w:r w:rsidR="00BB32FA">
        <w:rPr>
          <w:rFonts w:ascii="Arial" w:hAnsi="Arial" w:cs="Arial"/>
          <w:vertAlign w:val="subscript"/>
        </w:rPr>
        <w:t xml:space="preserve">j </w:t>
      </w:r>
      <w:r w:rsidR="00BB32FA">
        <w:rPr>
          <w:rFonts w:ascii="Arial" w:hAnsi="Arial" w:cs="Arial"/>
        </w:rPr>
        <w:t xml:space="preserve">should be near zero, allowing these neurons to respond to ON (but not OFF) onset. </w:t>
      </w:r>
    </w:p>
    <w:p w14:paraId="3BA46B4A" w14:textId="2C20C257" w:rsidR="00C4470D" w:rsidRDefault="00C4470D" w:rsidP="00C86DE7">
      <w:pPr>
        <w:spacing w:after="0" w:line="240" w:lineRule="auto"/>
        <w:ind w:firstLine="720"/>
        <w:jc w:val="both"/>
        <w:rPr>
          <w:rFonts w:ascii="Arial" w:hAnsi="Arial" w:cs="Arial"/>
        </w:rPr>
      </w:pPr>
      <w:r>
        <w:rPr>
          <w:rFonts w:ascii="Arial" w:hAnsi="Arial" w:cs="Arial"/>
        </w:rPr>
        <w:t>The known physiology about DSGCs is fairly detailed. It is possible we will not be able to reproduce all of those experimental findings from efficient coding principles. However, we hope that we will be able to show that ON-OFF DSGCs in the four cardinal directions can be derived from efficient coding principles. Other than that, it will be of interest to see which findings we can replicate from efficient coding principles, and which ones we cannot.</w:t>
      </w:r>
    </w:p>
    <w:p w14:paraId="36C7F44A" w14:textId="77777777" w:rsidR="00A84E98" w:rsidRDefault="00A84E98" w:rsidP="00774D00">
      <w:pPr>
        <w:spacing w:after="0" w:line="240" w:lineRule="auto"/>
        <w:jc w:val="both"/>
        <w:rPr>
          <w:rFonts w:ascii="Arial" w:hAnsi="Arial" w:cs="Arial"/>
        </w:rPr>
      </w:pPr>
    </w:p>
    <w:p w14:paraId="37247C11" w14:textId="04639D40" w:rsidR="00C4470D" w:rsidRPr="00C86DE7" w:rsidRDefault="00A84E98" w:rsidP="00774D00">
      <w:pPr>
        <w:spacing w:after="0" w:line="240" w:lineRule="auto"/>
        <w:jc w:val="both"/>
        <w:rPr>
          <w:rFonts w:ascii="Arial" w:hAnsi="Arial" w:cs="Arial"/>
          <w:u w:val="single"/>
        </w:rPr>
      </w:pPr>
      <w:r>
        <w:rPr>
          <w:rFonts w:ascii="Arial" w:hAnsi="Arial" w:cs="Arial"/>
          <w:u w:val="single"/>
        </w:rPr>
        <w:t>Alternative approaches and hypotheses</w:t>
      </w:r>
    </w:p>
    <w:p w14:paraId="2407B0EA" w14:textId="354AE017" w:rsidR="00A84E98" w:rsidRPr="00A10680" w:rsidRDefault="00A92A69" w:rsidP="00C86DE7">
      <w:pPr>
        <w:spacing w:after="0" w:line="240" w:lineRule="auto"/>
        <w:ind w:firstLine="720"/>
        <w:jc w:val="both"/>
        <w:rPr>
          <w:rFonts w:ascii="Arial" w:hAnsi="Arial" w:cs="Arial"/>
        </w:rPr>
      </w:pPr>
      <w:r>
        <w:rPr>
          <w:rFonts w:ascii="Arial" w:hAnsi="Arial" w:cs="Arial"/>
        </w:rPr>
        <w:t xml:space="preserve">Because DSGCs are only a small fraction (~12%) of RGCs, it might require a large RGC-cones ratio to obtain neurons that are directions-selective. If we fail to </w:t>
      </w:r>
      <w:r w:rsidR="00A10680">
        <w:rPr>
          <w:rFonts w:ascii="Arial" w:hAnsi="Arial" w:cs="Arial"/>
        </w:rPr>
        <w:t>replicate</w:t>
      </w:r>
      <w:r>
        <w:rPr>
          <w:rFonts w:ascii="Arial" w:hAnsi="Arial" w:cs="Arial"/>
        </w:rPr>
        <w:t xml:space="preserve"> DSGCs with the computing resources we have, we will </w:t>
      </w:r>
      <w:r w:rsidR="00A10680">
        <w:rPr>
          <w:rFonts w:ascii="Arial" w:hAnsi="Arial" w:cs="Arial"/>
        </w:rPr>
        <w:t>remove stationary sections of the movies from our dataset, and train the model exclusively on moving stimuli. We will also try reducing the number of learned parameters; for example, by assuming a</w:t>
      </w:r>
      <w:r w:rsidR="00A10680">
        <w:rPr>
          <w:rFonts w:ascii="Arial" w:hAnsi="Arial" w:cs="Arial"/>
          <w:vertAlign w:val="subscript"/>
        </w:rPr>
        <w:t>j</w:t>
      </w:r>
      <w:r w:rsidR="00A10680">
        <w:rPr>
          <w:rFonts w:ascii="Arial" w:hAnsi="Arial" w:cs="Arial"/>
        </w:rPr>
        <w:t xml:space="preserve"> is negative or assuming a, b, c and d do not vary across channels. </w:t>
      </w:r>
    </w:p>
    <w:p w14:paraId="19474EEB" w14:textId="77777777" w:rsidR="00A84E98" w:rsidRPr="00BB32FA" w:rsidRDefault="00A84E98" w:rsidP="00774D00">
      <w:pPr>
        <w:spacing w:after="0" w:line="240" w:lineRule="auto"/>
        <w:jc w:val="both"/>
        <w:rPr>
          <w:rFonts w:ascii="Arial" w:hAnsi="Arial" w:cs="Arial"/>
          <w:color w:val="1D1C1D"/>
          <w:shd w:val="clear" w:color="auto" w:fill="FFFFFF"/>
        </w:rPr>
      </w:pP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026CEE0E" w14:textId="77777777" w:rsidR="00053789" w:rsidRDefault="00053789"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13A82815" w14:textId="77777777" w:rsidR="00376AA5" w:rsidRDefault="00376AA5" w:rsidP="00E00853">
      <w:pPr>
        <w:spacing w:after="0" w:line="240" w:lineRule="auto"/>
        <w:ind w:firstLine="720"/>
        <w:jc w:val="both"/>
        <w:rPr>
          <w:rFonts w:ascii="Times New Roman" w:hAnsi="Times New Roman" w:cs="Times New Roman"/>
          <w:sz w:val="24"/>
          <w:szCs w:val="24"/>
        </w:rPr>
      </w:pPr>
    </w:p>
    <w:p w14:paraId="620B1DE5" w14:textId="77777777" w:rsidR="00376AA5" w:rsidRDefault="00376AA5" w:rsidP="00E00853">
      <w:pPr>
        <w:spacing w:after="0" w:line="240" w:lineRule="auto"/>
        <w:ind w:firstLine="720"/>
        <w:jc w:val="both"/>
        <w:rPr>
          <w:rFonts w:ascii="Times New Roman" w:hAnsi="Times New Roman" w:cs="Times New Roman"/>
          <w:sz w:val="24"/>
          <w:szCs w:val="24"/>
        </w:rPr>
      </w:pPr>
    </w:p>
    <w:p w14:paraId="4221DA98" w14:textId="77777777" w:rsidR="00376AA5" w:rsidRDefault="00376AA5" w:rsidP="00E00853">
      <w:pPr>
        <w:spacing w:after="0" w:line="240" w:lineRule="auto"/>
        <w:ind w:firstLine="720"/>
        <w:jc w:val="both"/>
        <w:rPr>
          <w:rFonts w:ascii="Times New Roman" w:hAnsi="Times New Roman" w:cs="Times New Roman"/>
          <w:sz w:val="24"/>
          <w:szCs w:val="24"/>
        </w:rPr>
      </w:pPr>
    </w:p>
    <w:p w14:paraId="731B564D" w14:textId="77777777" w:rsidR="00376AA5" w:rsidRDefault="00376AA5" w:rsidP="00E00853">
      <w:pPr>
        <w:spacing w:after="0" w:line="240" w:lineRule="auto"/>
        <w:ind w:firstLine="720"/>
        <w:jc w:val="both"/>
        <w:rPr>
          <w:rFonts w:ascii="Times New Roman" w:hAnsi="Times New Roman" w:cs="Times New Roman"/>
          <w:sz w:val="24"/>
          <w:szCs w:val="24"/>
        </w:rPr>
      </w:pPr>
    </w:p>
    <w:p w14:paraId="75CC65FE" w14:textId="77777777" w:rsidR="00376AA5" w:rsidRDefault="00376AA5" w:rsidP="00E00853">
      <w:pPr>
        <w:spacing w:after="0" w:line="240" w:lineRule="auto"/>
        <w:ind w:firstLine="720"/>
        <w:jc w:val="both"/>
        <w:rPr>
          <w:rFonts w:ascii="Times New Roman" w:hAnsi="Times New Roman" w:cs="Times New Roman"/>
          <w:sz w:val="24"/>
          <w:szCs w:val="24"/>
        </w:rPr>
      </w:pPr>
    </w:p>
    <w:p w14:paraId="7AC54E60" w14:textId="77777777" w:rsidR="00376AA5" w:rsidRDefault="00376AA5" w:rsidP="00E00853">
      <w:pPr>
        <w:spacing w:after="0" w:line="240" w:lineRule="auto"/>
        <w:ind w:firstLine="720"/>
        <w:jc w:val="both"/>
        <w:rPr>
          <w:rFonts w:ascii="Times New Roman" w:hAnsi="Times New Roman" w:cs="Times New Roman"/>
          <w:sz w:val="24"/>
          <w:szCs w:val="24"/>
        </w:rPr>
      </w:pPr>
    </w:p>
    <w:p w14:paraId="3E8D9907" w14:textId="77777777" w:rsidR="00376AA5" w:rsidRDefault="00376AA5" w:rsidP="00E00853">
      <w:pPr>
        <w:spacing w:after="0" w:line="240" w:lineRule="auto"/>
        <w:ind w:firstLine="720"/>
        <w:jc w:val="both"/>
        <w:rPr>
          <w:rFonts w:ascii="Times New Roman" w:hAnsi="Times New Roman" w:cs="Times New Roman"/>
          <w:sz w:val="24"/>
          <w:szCs w:val="24"/>
        </w:rPr>
      </w:pPr>
    </w:p>
    <w:p w14:paraId="4E514C74" w14:textId="77777777" w:rsidR="00376AA5" w:rsidRDefault="00376AA5" w:rsidP="00E00853">
      <w:pPr>
        <w:spacing w:after="0" w:line="240" w:lineRule="auto"/>
        <w:ind w:firstLine="720"/>
        <w:jc w:val="both"/>
        <w:rPr>
          <w:rFonts w:ascii="Times New Roman" w:hAnsi="Times New Roman" w:cs="Times New Roman"/>
          <w:sz w:val="24"/>
          <w:szCs w:val="24"/>
        </w:rPr>
      </w:pPr>
    </w:p>
    <w:p w14:paraId="5339943C" w14:textId="77777777" w:rsidR="00376AA5" w:rsidRDefault="00376AA5" w:rsidP="00E00853">
      <w:pPr>
        <w:spacing w:after="0" w:line="240" w:lineRule="auto"/>
        <w:ind w:firstLine="720"/>
        <w:jc w:val="both"/>
        <w:rPr>
          <w:rFonts w:ascii="Times New Roman" w:hAnsi="Times New Roman" w:cs="Times New Roman"/>
          <w:sz w:val="24"/>
          <w:szCs w:val="24"/>
        </w:rPr>
      </w:pP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lastRenderedPageBreak/>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67E3238D" w14:textId="77777777" w:rsidR="00597278" w:rsidRPr="00597278" w:rsidRDefault="001B7C90" w:rsidP="0059727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97278" w:rsidRPr="00597278">
        <w:t>1.</w:t>
      </w:r>
      <w:r w:rsidR="00597278" w:rsidRPr="00597278">
        <w:tab/>
        <w:t xml:space="preserve">Balasubramanian, V. and M.J. Berry II, </w:t>
      </w:r>
      <w:r w:rsidR="00597278" w:rsidRPr="00597278">
        <w:rPr>
          <w:i/>
        </w:rPr>
        <w:t>A test of metabolically efficient coding in the retina.</w:t>
      </w:r>
      <w:r w:rsidR="00597278" w:rsidRPr="00597278">
        <w:t xml:space="preserve"> Network: Computation in Neural Systems, 2002. </w:t>
      </w:r>
      <w:r w:rsidR="00597278" w:rsidRPr="00597278">
        <w:rPr>
          <w:b/>
        </w:rPr>
        <w:t>13</w:t>
      </w:r>
      <w:r w:rsidR="00597278" w:rsidRPr="00597278">
        <w:t>(4): p. 531.</w:t>
      </w:r>
    </w:p>
    <w:p w14:paraId="2825D09B" w14:textId="77777777" w:rsidR="00597278" w:rsidRPr="00597278" w:rsidRDefault="00597278" w:rsidP="00597278">
      <w:pPr>
        <w:pStyle w:val="EndNoteBibliography"/>
        <w:spacing w:after="0"/>
        <w:ind w:left="720" w:hanging="720"/>
      </w:pPr>
      <w:r w:rsidRPr="00597278">
        <w:t>2.</w:t>
      </w:r>
      <w:r w:rsidRPr="00597278">
        <w:tab/>
        <w:t xml:space="preserve">Doi, E., et al., </w:t>
      </w:r>
      <w:r w:rsidRPr="00597278">
        <w:rPr>
          <w:i/>
        </w:rPr>
        <w:t>Efficient coding of spatial information in the primate retina.</w:t>
      </w:r>
      <w:r w:rsidRPr="00597278">
        <w:t xml:space="preserve"> Journal of Neuroscience, 2012. </w:t>
      </w:r>
      <w:r w:rsidRPr="00597278">
        <w:rPr>
          <w:b/>
        </w:rPr>
        <w:t>32</w:t>
      </w:r>
      <w:r w:rsidRPr="00597278">
        <w:t>(46): p. 16256-16264.</w:t>
      </w:r>
    </w:p>
    <w:p w14:paraId="6F3E5BD1" w14:textId="77777777" w:rsidR="00597278" w:rsidRPr="00597278" w:rsidRDefault="00597278" w:rsidP="00597278">
      <w:pPr>
        <w:pStyle w:val="EndNoteBibliography"/>
        <w:spacing w:after="0"/>
        <w:ind w:left="720" w:hanging="720"/>
      </w:pPr>
      <w:r w:rsidRPr="00597278">
        <w:t>3.</w:t>
      </w:r>
      <w:r w:rsidRPr="00597278">
        <w:tab/>
        <w:t xml:space="preserve">Ocko, S., et al., </w:t>
      </w:r>
      <w:r w:rsidRPr="00597278">
        <w:rPr>
          <w:i/>
        </w:rPr>
        <w:t>The emergence of multiple retinal cell types through efficient coding of natural movies.</w:t>
      </w:r>
      <w:r w:rsidRPr="00597278">
        <w:t xml:space="preserve"> Advances in Neural Information Processing Systems, 2018. </w:t>
      </w:r>
      <w:r w:rsidRPr="00597278">
        <w:rPr>
          <w:b/>
        </w:rPr>
        <w:t>31</w:t>
      </w:r>
      <w:r w:rsidRPr="00597278">
        <w:t>.</w:t>
      </w:r>
    </w:p>
    <w:p w14:paraId="7DD93508" w14:textId="77777777" w:rsidR="00597278" w:rsidRPr="00597278" w:rsidRDefault="00597278" w:rsidP="00597278">
      <w:pPr>
        <w:pStyle w:val="EndNoteBibliography"/>
        <w:spacing w:after="0"/>
        <w:ind w:left="720" w:hanging="720"/>
      </w:pPr>
      <w:r w:rsidRPr="00597278">
        <w:t>4.</w:t>
      </w:r>
      <w:r w:rsidRPr="00597278">
        <w:tab/>
        <w:t xml:space="preserve">Pitkow, X. and M. Meister, </w:t>
      </w:r>
      <w:r w:rsidRPr="00597278">
        <w:rPr>
          <w:i/>
        </w:rPr>
        <w:t>Decorrelation and efficient coding by retinal ganglion cells.</w:t>
      </w:r>
      <w:r w:rsidRPr="00597278">
        <w:t xml:space="preserve"> Nature neuroscience, 2012. </w:t>
      </w:r>
      <w:r w:rsidRPr="00597278">
        <w:rPr>
          <w:b/>
        </w:rPr>
        <w:t>15</w:t>
      </w:r>
      <w:r w:rsidRPr="00597278">
        <w:t>(4): p. 628-635.</w:t>
      </w:r>
    </w:p>
    <w:p w14:paraId="3EF904A1" w14:textId="77777777" w:rsidR="00597278" w:rsidRPr="00597278" w:rsidRDefault="00597278" w:rsidP="00597278">
      <w:pPr>
        <w:pStyle w:val="EndNoteBibliography"/>
        <w:spacing w:after="0"/>
        <w:ind w:left="720" w:hanging="720"/>
      </w:pPr>
      <w:r w:rsidRPr="00597278">
        <w:t>5.</w:t>
      </w:r>
      <w:r w:rsidRPr="00597278">
        <w:tab/>
        <w:t xml:space="preserve">Soto, F., et al., </w:t>
      </w:r>
      <w:r w:rsidRPr="00597278">
        <w:rPr>
          <w:i/>
        </w:rPr>
        <w:t>Efficient coding by midget and parasol ganglion cells in the human retina.</w:t>
      </w:r>
      <w:r w:rsidRPr="00597278">
        <w:t xml:space="preserve"> Neuron, 2020. </w:t>
      </w:r>
      <w:r w:rsidRPr="00597278">
        <w:rPr>
          <w:b/>
        </w:rPr>
        <w:t>107</w:t>
      </w:r>
      <w:r w:rsidRPr="00597278">
        <w:t>(4): p. 656-666. e5.</w:t>
      </w:r>
    </w:p>
    <w:p w14:paraId="4DCFE9EB" w14:textId="77777777" w:rsidR="00597278" w:rsidRPr="00597278" w:rsidRDefault="00597278" w:rsidP="00597278">
      <w:pPr>
        <w:pStyle w:val="EndNoteBibliography"/>
        <w:spacing w:after="0"/>
        <w:ind w:left="720" w:hanging="720"/>
      </w:pPr>
      <w:r w:rsidRPr="00597278">
        <w:t>6.</w:t>
      </w:r>
      <w:r w:rsidRPr="00597278">
        <w:tab/>
        <w:t xml:space="preserve">Karklin, Y. and E. Simoncelli, </w:t>
      </w:r>
      <w:r w:rsidRPr="00597278">
        <w:rPr>
          <w:i/>
        </w:rPr>
        <w:t>Efficient coding of natural images with a population of noisy linear-nonlinear neurons.</w:t>
      </w:r>
      <w:r w:rsidRPr="00597278">
        <w:t xml:space="preserve"> Advances in neural information processing systems, 2011. </w:t>
      </w:r>
      <w:r w:rsidRPr="00597278">
        <w:rPr>
          <w:b/>
        </w:rPr>
        <w:t>24</w:t>
      </w:r>
      <w:r w:rsidRPr="00597278">
        <w:t>.</w:t>
      </w:r>
    </w:p>
    <w:p w14:paraId="3BFB7322" w14:textId="77777777" w:rsidR="00597278" w:rsidRPr="00597278" w:rsidRDefault="00597278" w:rsidP="00597278">
      <w:pPr>
        <w:pStyle w:val="EndNoteBibliography"/>
        <w:spacing w:after="0"/>
        <w:ind w:left="720" w:hanging="720"/>
      </w:pPr>
      <w:r w:rsidRPr="00597278">
        <w:t>7.</w:t>
      </w:r>
      <w:r w:rsidRPr="00597278">
        <w:tab/>
        <w:t xml:space="preserve">Lewicki, M.S., </w:t>
      </w:r>
      <w:r w:rsidRPr="00597278">
        <w:rPr>
          <w:i/>
        </w:rPr>
        <w:t>Efficient coding of natural sounds.</w:t>
      </w:r>
      <w:r w:rsidRPr="00597278">
        <w:t xml:space="preserve"> Nature neuroscience, 2002. </w:t>
      </w:r>
      <w:r w:rsidRPr="00597278">
        <w:rPr>
          <w:b/>
        </w:rPr>
        <w:t>5</w:t>
      </w:r>
      <w:r w:rsidRPr="00597278">
        <w:t>(4): p. 356-363.</w:t>
      </w:r>
    </w:p>
    <w:p w14:paraId="21277D83" w14:textId="77777777" w:rsidR="00597278" w:rsidRPr="00597278" w:rsidRDefault="00597278" w:rsidP="00597278">
      <w:pPr>
        <w:pStyle w:val="EndNoteBibliography"/>
        <w:spacing w:after="0"/>
        <w:ind w:left="720" w:hanging="720"/>
      </w:pPr>
      <w:r w:rsidRPr="00597278">
        <w:t>8.</w:t>
      </w:r>
      <w:r w:rsidRPr="00597278">
        <w:tab/>
        <w:t xml:space="preserve">Miller, L.E., et al., </w:t>
      </w:r>
      <w:r w:rsidRPr="00597278">
        <w:rPr>
          <w:i/>
        </w:rPr>
        <w:t>Somatosensory cortex efficiently processes touch located beyond the body.</w:t>
      </w:r>
      <w:r w:rsidRPr="00597278">
        <w:t xml:space="preserve"> Current Biology, 2019. </w:t>
      </w:r>
      <w:r w:rsidRPr="00597278">
        <w:rPr>
          <w:b/>
        </w:rPr>
        <w:t>29</w:t>
      </w:r>
      <w:r w:rsidRPr="00597278">
        <w:t>(24): p. 4276-4283. e5.</w:t>
      </w:r>
    </w:p>
    <w:p w14:paraId="0C804E26" w14:textId="77777777" w:rsidR="00597278" w:rsidRPr="00597278" w:rsidRDefault="00597278" w:rsidP="00597278">
      <w:pPr>
        <w:pStyle w:val="EndNoteBibliography"/>
        <w:spacing w:after="0"/>
        <w:ind w:left="720" w:hanging="720"/>
      </w:pPr>
      <w:r w:rsidRPr="00597278">
        <w:t>9.</w:t>
      </w:r>
      <w:r w:rsidRPr="00597278">
        <w:tab/>
        <w:t xml:space="preserve">Atick, J.J. and A.N. Redlich, </w:t>
      </w:r>
      <w:r w:rsidRPr="00597278">
        <w:rPr>
          <w:i/>
        </w:rPr>
        <w:t>Towards a theory of early visual processing.</w:t>
      </w:r>
      <w:r w:rsidRPr="00597278">
        <w:t xml:space="preserve"> Neural computation, 1990. </w:t>
      </w:r>
      <w:r w:rsidRPr="00597278">
        <w:rPr>
          <w:b/>
        </w:rPr>
        <w:t>2</w:t>
      </w:r>
      <w:r w:rsidRPr="00597278">
        <w:t>(3): p. 308-320.</w:t>
      </w:r>
    </w:p>
    <w:p w14:paraId="68EC4141" w14:textId="77777777" w:rsidR="00597278" w:rsidRPr="00597278" w:rsidRDefault="00597278" w:rsidP="00597278">
      <w:pPr>
        <w:pStyle w:val="EndNoteBibliography"/>
        <w:spacing w:after="0"/>
        <w:ind w:left="720" w:hanging="720"/>
      </w:pPr>
      <w:r w:rsidRPr="00597278">
        <w:t>10.</w:t>
      </w:r>
      <w:r w:rsidRPr="00597278">
        <w:tab/>
        <w:t xml:space="preserve">Atick, J.J. and A.N. Redlich, </w:t>
      </w:r>
      <w:r w:rsidRPr="00597278">
        <w:rPr>
          <w:i/>
        </w:rPr>
        <w:t>What does the retina know about natural scenes?</w:t>
      </w:r>
      <w:r w:rsidRPr="00597278">
        <w:t xml:space="preserve"> Neural computation, 1992. </w:t>
      </w:r>
      <w:r w:rsidRPr="00597278">
        <w:rPr>
          <w:b/>
        </w:rPr>
        <w:t>4</w:t>
      </w:r>
      <w:r w:rsidRPr="00597278">
        <w:t>(2): p. 196-210.</w:t>
      </w:r>
    </w:p>
    <w:p w14:paraId="68A76DC8" w14:textId="77777777" w:rsidR="00597278" w:rsidRPr="00597278" w:rsidRDefault="00597278" w:rsidP="00597278">
      <w:pPr>
        <w:pStyle w:val="EndNoteBibliography"/>
        <w:spacing w:after="0"/>
        <w:ind w:left="720" w:hanging="720"/>
      </w:pPr>
      <w:r w:rsidRPr="00597278">
        <w:t>11.</w:t>
      </w:r>
      <w:r w:rsidRPr="00597278">
        <w:tab/>
        <w:t xml:space="preserve">Crook, J.D., et al., </w:t>
      </w:r>
      <w:r w:rsidRPr="00597278">
        <w:rPr>
          <w:i/>
        </w:rPr>
        <w:t>Horizontal cell feedback without cone type-selective inhibition mediates “red–green” color opponency in midget ganglion cells of the primate retina.</w:t>
      </w:r>
      <w:r w:rsidRPr="00597278">
        <w:t xml:space="preserve"> Journal of Neuroscience, 2011. </w:t>
      </w:r>
      <w:r w:rsidRPr="00597278">
        <w:rPr>
          <w:b/>
        </w:rPr>
        <w:t>31</w:t>
      </w:r>
      <w:r w:rsidRPr="00597278">
        <w:t>(5): p. 1762-1772.</w:t>
      </w:r>
    </w:p>
    <w:p w14:paraId="5ABCBEB2" w14:textId="77777777" w:rsidR="00597278" w:rsidRPr="00597278" w:rsidRDefault="00597278" w:rsidP="00597278">
      <w:pPr>
        <w:pStyle w:val="EndNoteBibliography"/>
        <w:spacing w:after="0"/>
        <w:ind w:left="720" w:hanging="720"/>
      </w:pPr>
      <w:r w:rsidRPr="00597278">
        <w:t>12.</w:t>
      </w:r>
      <w:r w:rsidRPr="00597278">
        <w:tab/>
        <w:t xml:space="preserve">Dacey, D.M. </w:t>
      </w:r>
      <w:r w:rsidRPr="00597278">
        <w:rPr>
          <w:i/>
        </w:rPr>
        <w:t>Physiology, morphology and spatial densities of identified ganglion cell types in primate retina</w:t>
      </w:r>
      <w:r w:rsidRPr="00597278">
        <w:t xml:space="preserve">. in </w:t>
      </w:r>
      <w:r w:rsidRPr="00597278">
        <w:rPr>
          <w:i/>
        </w:rPr>
        <w:t>Ciba Foundation Symposium 184‐Higher‐Order Processing in the Visual System: Higher‐Order Processing in the Visual System: Ciba Foundation Symposium 184</w:t>
      </w:r>
      <w:r w:rsidRPr="00597278">
        <w:t>. 2007. Wiley Online Library.</w:t>
      </w:r>
    </w:p>
    <w:p w14:paraId="59F1E7EA" w14:textId="77777777" w:rsidR="00597278" w:rsidRPr="00597278" w:rsidRDefault="00597278" w:rsidP="00597278">
      <w:pPr>
        <w:pStyle w:val="EndNoteBibliography"/>
        <w:spacing w:after="0"/>
        <w:ind w:left="720" w:hanging="720"/>
      </w:pPr>
      <w:r w:rsidRPr="00597278">
        <w:t>13.</w:t>
      </w:r>
      <w:r w:rsidRPr="00597278">
        <w:tab/>
        <w:t xml:space="preserve">Conway, B.R., et al., </w:t>
      </w:r>
      <w:r w:rsidRPr="00597278">
        <w:rPr>
          <w:i/>
        </w:rPr>
        <w:t>Advances in color science: from retina to behavior.</w:t>
      </w:r>
      <w:r w:rsidRPr="00597278">
        <w:t xml:space="preserve"> Journal of Neuroscience, 2010. </w:t>
      </w:r>
      <w:r w:rsidRPr="00597278">
        <w:rPr>
          <w:b/>
        </w:rPr>
        <w:t>30</w:t>
      </w:r>
      <w:r w:rsidRPr="00597278">
        <w:t>(45): p. 14955-14963.</w:t>
      </w:r>
    </w:p>
    <w:p w14:paraId="2A2EFBF6" w14:textId="77777777" w:rsidR="00597278" w:rsidRPr="00597278" w:rsidRDefault="00597278" w:rsidP="00597278">
      <w:pPr>
        <w:pStyle w:val="EndNoteBibliography"/>
        <w:spacing w:after="0"/>
        <w:ind w:left="720" w:hanging="720"/>
      </w:pPr>
      <w:r w:rsidRPr="00597278">
        <w:t>14.</w:t>
      </w:r>
      <w:r w:rsidRPr="00597278">
        <w:tab/>
        <w:t xml:space="preserve">Martin, P.R., et al., </w:t>
      </w:r>
      <w:r w:rsidRPr="00597278">
        <w:rPr>
          <w:i/>
        </w:rPr>
        <w:t>Chromatic sensitivity of ganglion cells in the peripheral primate retina.</w:t>
      </w:r>
      <w:r w:rsidRPr="00597278">
        <w:t xml:space="preserve"> Nature, 2001. </w:t>
      </w:r>
      <w:r w:rsidRPr="00597278">
        <w:rPr>
          <w:b/>
        </w:rPr>
        <w:t>410</w:t>
      </w:r>
      <w:r w:rsidRPr="00597278">
        <w:t>(6831): p. 933-936.</w:t>
      </w:r>
    </w:p>
    <w:p w14:paraId="29FA6575" w14:textId="77777777" w:rsidR="00597278" w:rsidRPr="00597278" w:rsidRDefault="00597278" w:rsidP="00597278">
      <w:pPr>
        <w:pStyle w:val="EndNoteBibliography"/>
        <w:spacing w:after="0"/>
        <w:ind w:left="720" w:hanging="720"/>
      </w:pPr>
      <w:r w:rsidRPr="00597278">
        <w:t>15.</w:t>
      </w:r>
      <w:r w:rsidRPr="00597278">
        <w:tab/>
        <w:t xml:space="preserve">Wässle, H., et al., </w:t>
      </w:r>
      <w:r w:rsidRPr="00597278">
        <w:rPr>
          <w:i/>
        </w:rPr>
        <w:t>Retinal ganglion cell density and cortical magnification factor in the primate.</w:t>
      </w:r>
      <w:r w:rsidRPr="00597278">
        <w:t xml:space="preserve"> Vision research, 1990. </w:t>
      </w:r>
      <w:r w:rsidRPr="00597278">
        <w:rPr>
          <w:b/>
        </w:rPr>
        <w:t>30</w:t>
      </w:r>
      <w:r w:rsidRPr="00597278">
        <w:t>(11): p. 1897-1911.</w:t>
      </w:r>
    </w:p>
    <w:p w14:paraId="20731B57" w14:textId="77777777" w:rsidR="00597278" w:rsidRPr="00597278" w:rsidRDefault="00597278" w:rsidP="00597278">
      <w:pPr>
        <w:pStyle w:val="EndNoteBibliography"/>
        <w:spacing w:after="0"/>
        <w:ind w:left="720" w:hanging="720"/>
      </w:pPr>
      <w:r w:rsidRPr="00597278">
        <w:t>16.</w:t>
      </w:r>
      <w:r w:rsidRPr="00597278">
        <w:tab/>
        <w:t xml:space="preserve">Rasmussen, R. and K. Yonehara, </w:t>
      </w:r>
      <w:r w:rsidRPr="00597278">
        <w:rPr>
          <w:i/>
        </w:rPr>
        <w:t>Contributions of retinal direction selectivity to central visual processing.</w:t>
      </w:r>
      <w:r w:rsidRPr="00597278">
        <w:t xml:space="preserve"> Current Biology, 2020. </w:t>
      </w:r>
      <w:r w:rsidRPr="00597278">
        <w:rPr>
          <w:b/>
        </w:rPr>
        <w:t>30</w:t>
      </w:r>
      <w:r w:rsidRPr="00597278">
        <w:t>(15): p. R897-R903.</w:t>
      </w:r>
    </w:p>
    <w:p w14:paraId="7365B8E4" w14:textId="77777777" w:rsidR="00597278" w:rsidRPr="00597278" w:rsidRDefault="00597278" w:rsidP="00597278">
      <w:pPr>
        <w:pStyle w:val="EndNoteBibliography"/>
        <w:spacing w:after="0"/>
        <w:ind w:left="720" w:hanging="720"/>
      </w:pPr>
      <w:r w:rsidRPr="00597278">
        <w:t>17.</w:t>
      </w:r>
      <w:r w:rsidRPr="00597278">
        <w:tab/>
        <w:t xml:space="preserve">Vaney, D.I., B. Sivyer, and W.R. Taylor, </w:t>
      </w:r>
      <w:r w:rsidRPr="00597278">
        <w:rPr>
          <w:i/>
        </w:rPr>
        <w:t>Direction selectivity in the retina: symmetry and asymmetry in structure and function.</w:t>
      </w:r>
      <w:r w:rsidRPr="00597278">
        <w:t xml:space="preserve"> Nature Reviews Neuroscience, 2012. </w:t>
      </w:r>
      <w:r w:rsidRPr="00597278">
        <w:rPr>
          <w:b/>
        </w:rPr>
        <w:t>13</w:t>
      </w:r>
      <w:r w:rsidRPr="00597278">
        <w:t>(3): p. 194-208.</w:t>
      </w:r>
    </w:p>
    <w:p w14:paraId="107DE183" w14:textId="77777777" w:rsidR="00597278" w:rsidRPr="00597278" w:rsidRDefault="00597278" w:rsidP="00597278">
      <w:pPr>
        <w:pStyle w:val="EndNoteBibliography"/>
        <w:spacing w:after="0"/>
        <w:ind w:left="720" w:hanging="720"/>
      </w:pPr>
      <w:r w:rsidRPr="00597278">
        <w:t>18.</w:t>
      </w:r>
      <w:r w:rsidRPr="00597278">
        <w:tab/>
        <w:t xml:space="preserve">Wei, W., et al., </w:t>
      </w:r>
      <w:r w:rsidRPr="00597278">
        <w:rPr>
          <w:i/>
        </w:rPr>
        <w:t>Development of asymmetric inhibition underlying direction selectivity in the retina.</w:t>
      </w:r>
      <w:r w:rsidRPr="00597278">
        <w:t xml:space="preserve"> Nature, 2011. </w:t>
      </w:r>
      <w:r w:rsidRPr="00597278">
        <w:rPr>
          <w:b/>
        </w:rPr>
        <w:t>469</w:t>
      </w:r>
      <w:r w:rsidRPr="00597278">
        <w:t>(7330): p. 402-406.</w:t>
      </w:r>
    </w:p>
    <w:p w14:paraId="05C04C6F" w14:textId="77777777" w:rsidR="00597278" w:rsidRPr="00597278" w:rsidRDefault="00597278" w:rsidP="00597278">
      <w:pPr>
        <w:pStyle w:val="EndNoteBibliography"/>
        <w:spacing w:after="0"/>
        <w:ind w:left="720" w:hanging="720"/>
      </w:pPr>
      <w:r w:rsidRPr="00597278">
        <w:t>19.</w:t>
      </w:r>
      <w:r w:rsidRPr="00597278">
        <w:tab/>
        <w:t xml:space="preserve">Jun, N.Y., G. Field, and J. Pearson, </w:t>
      </w:r>
      <w:r w:rsidRPr="00597278">
        <w:rPr>
          <w:i/>
        </w:rPr>
        <w:t>Efficient coding, channel capacity, and the emergence of retinal mosaics.</w:t>
      </w:r>
      <w:r w:rsidRPr="00597278">
        <w:t xml:space="preserve"> Advances in neural information processing systems, 2022. </w:t>
      </w:r>
      <w:r w:rsidRPr="00597278">
        <w:rPr>
          <w:b/>
        </w:rPr>
        <w:t>35</w:t>
      </w:r>
      <w:r w:rsidRPr="00597278">
        <w:t>: p. 32311-32324.</w:t>
      </w:r>
    </w:p>
    <w:p w14:paraId="2B8B3FCE" w14:textId="77777777" w:rsidR="00597278" w:rsidRPr="00597278" w:rsidRDefault="00597278" w:rsidP="00597278">
      <w:pPr>
        <w:pStyle w:val="EndNoteBibliography"/>
        <w:spacing w:after="0"/>
        <w:ind w:left="720" w:hanging="720"/>
      </w:pPr>
      <w:r w:rsidRPr="00597278">
        <w:t>20.</w:t>
      </w:r>
      <w:r w:rsidRPr="00597278">
        <w:tab/>
        <w:t xml:space="preserve">Levenstein, D., et al., </w:t>
      </w:r>
      <w:r w:rsidRPr="00597278">
        <w:rPr>
          <w:i/>
        </w:rPr>
        <w:t>On the role of theory and modeling in neuroscience.</w:t>
      </w:r>
      <w:r w:rsidRPr="00597278">
        <w:t xml:space="preserve"> Journal of Neuroscience, 2023. </w:t>
      </w:r>
      <w:r w:rsidRPr="00597278">
        <w:rPr>
          <w:b/>
        </w:rPr>
        <w:t>43</w:t>
      </w:r>
      <w:r w:rsidRPr="00597278">
        <w:t>(7): p. 1074-1088.</w:t>
      </w:r>
    </w:p>
    <w:p w14:paraId="74DFC826" w14:textId="77777777" w:rsidR="00597278" w:rsidRPr="00597278" w:rsidRDefault="00597278" w:rsidP="00597278">
      <w:pPr>
        <w:pStyle w:val="EndNoteBibliography"/>
        <w:spacing w:after="0"/>
        <w:ind w:left="720" w:hanging="720"/>
      </w:pPr>
      <w:r w:rsidRPr="00597278">
        <w:t>21.</w:t>
      </w:r>
      <w:r w:rsidRPr="00597278">
        <w:tab/>
        <w:t xml:space="preserve">Kaneko, A., </w:t>
      </w:r>
      <w:r w:rsidRPr="00597278">
        <w:rPr>
          <w:i/>
        </w:rPr>
        <w:t>Physiology of the retina.</w:t>
      </w:r>
      <w:r w:rsidRPr="00597278">
        <w:t xml:space="preserve"> Annual review of neuroscience, 1979. </w:t>
      </w:r>
      <w:r w:rsidRPr="00597278">
        <w:rPr>
          <w:b/>
        </w:rPr>
        <w:t>2</w:t>
      </w:r>
      <w:r w:rsidRPr="00597278">
        <w:t>(1): p. 169-191.</w:t>
      </w:r>
    </w:p>
    <w:p w14:paraId="21621AD3" w14:textId="77777777" w:rsidR="00597278" w:rsidRPr="00597278" w:rsidRDefault="00597278" w:rsidP="00597278">
      <w:pPr>
        <w:pStyle w:val="EndNoteBibliography"/>
        <w:spacing w:after="0"/>
        <w:ind w:left="720" w:hanging="720"/>
      </w:pPr>
      <w:r w:rsidRPr="00597278">
        <w:t>22.</w:t>
      </w:r>
      <w:r w:rsidRPr="00597278">
        <w:tab/>
        <w:t xml:space="preserve">Jun, N.Y., G.D. Field, and J. Pearson, </w:t>
      </w:r>
      <w:r w:rsidRPr="00597278">
        <w:rPr>
          <w:i/>
        </w:rPr>
        <w:t>Scene statistics and noise determine the relative arrangement of receptive field mosaics.</w:t>
      </w:r>
      <w:r w:rsidRPr="00597278">
        <w:t xml:space="preserve"> Proceedings of the National Academy of Sciences, 2021. </w:t>
      </w:r>
      <w:r w:rsidRPr="00597278">
        <w:rPr>
          <w:b/>
        </w:rPr>
        <w:t>118</w:t>
      </w:r>
      <w:r w:rsidRPr="00597278">
        <w:t>(39): p. e2105115118.</w:t>
      </w:r>
    </w:p>
    <w:p w14:paraId="66D5F0FC" w14:textId="77777777" w:rsidR="00597278" w:rsidRPr="00597278" w:rsidRDefault="00597278" w:rsidP="00597278">
      <w:pPr>
        <w:pStyle w:val="EndNoteBibliography"/>
        <w:spacing w:after="0"/>
        <w:ind w:left="720" w:hanging="720"/>
      </w:pPr>
      <w:r w:rsidRPr="00597278">
        <w:t>23.</w:t>
      </w:r>
      <w:r w:rsidRPr="00597278">
        <w:tab/>
        <w:t xml:space="preserve">Maheswaranathan, N., et al., </w:t>
      </w:r>
      <w:r w:rsidRPr="00597278">
        <w:rPr>
          <w:i/>
        </w:rPr>
        <w:t>Inferring hidden structure in multilayered neural circuits.</w:t>
      </w:r>
      <w:r w:rsidRPr="00597278">
        <w:t xml:space="preserve"> PLoS computational biology, 2018. </w:t>
      </w:r>
      <w:r w:rsidRPr="00597278">
        <w:rPr>
          <w:b/>
        </w:rPr>
        <w:t>14</w:t>
      </w:r>
      <w:r w:rsidRPr="00597278">
        <w:t>(8): p. e1006291.</w:t>
      </w:r>
    </w:p>
    <w:p w14:paraId="4500C692" w14:textId="77777777" w:rsidR="00597278" w:rsidRPr="00597278" w:rsidRDefault="00597278" w:rsidP="00597278">
      <w:pPr>
        <w:pStyle w:val="EndNoteBibliography"/>
        <w:spacing w:after="0"/>
        <w:ind w:left="720" w:hanging="720"/>
      </w:pPr>
      <w:r w:rsidRPr="00597278">
        <w:lastRenderedPageBreak/>
        <w:t>24.</w:t>
      </w:r>
      <w:r w:rsidRPr="00597278">
        <w:tab/>
        <w:t xml:space="preserve">Atick, J.J., Z. Li, and A.N. Redlich, </w:t>
      </w:r>
      <w:r w:rsidRPr="00597278">
        <w:rPr>
          <w:i/>
        </w:rPr>
        <w:t>Understanding retinal color coding from first principles.</w:t>
      </w:r>
      <w:r w:rsidRPr="00597278">
        <w:t xml:space="preserve"> Neural computation, 1992. </w:t>
      </w:r>
      <w:r w:rsidRPr="00597278">
        <w:rPr>
          <w:b/>
        </w:rPr>
        <w:t>4</w:t>
      </w:r>
      <w:r w:rsidRPr="00597278">
        <w:t>(4): p. 559-572.</w:t>
      </w:r>
    </w:p>
    <w:p w14:paraId="68428E33" w14:textId="77777777" w:rsidR="00597278" w:rsidRPr="00597278" w:rsidRDefault="00597278" w:rsidP="00597278">
      <w:pPr>
        <w:pStyle w:val="EndNoteBibliography"/>
        <w:spacing w:after="0"/>
        <w:ind w:left="720" w:hanging="720"/>
      </w:pPr>
      <w:r w:rsidRPr="00597278">
        <w:t>25.</w:t>
      </w:r>
      <w:r w:rsidRPr="00597278">
        <w:tab/>
        <w:t xml:space="preserve">Kim, J.S., et al., </w:t>
      </w:r>
      <w:r w:rsidRPr="00597278">
        <w:rPr>
          <w:i/>
        </w:rPr>
        <w:t>Space–time wiring specificity supports direction selectivity in the retina.</w:t>
      </w:r>
      <w:r w:rsidRPr="00597278">
        <w:t xml:space="preserve"> Nature, 2014. </w:t>
      </w:r>
      <w:r w:rsidRPr="00597278">
        <w:rPr>
          <w:b/>
        </w:rPr>
        <w:t>509</w:t>
      </w:r>
      <w:r w:rsidRPr="00597278">
        <w:t>(7500): p. 331-336.</w:t>
      </w:r>
    </w:p>
    <w:p w14:paraId="70158C43" w14:textId="77777777" w:rsidR="00597278" w:rsidRPr="00597278" w:rsidRDefault="00597278" w:rsidP="00597278">
      <w:pPr>
        <w:pStyle w:val="EndNoteBibliography"/>
        <w:spacing w:after="0"/>
        <w:ind w:left="720" w:hanging="720"/>
      </w:pPr>
      <w:r w:rsidRPr="00597278">
        <w:t>26.</w:t>
      </w:r>
      <w:r w:rsidRPr="00597278">
        <w:tab/>
        <w:t xml:space="preserve">Kingma, D.P. and J. Ba, </w:t>
      </w:r>
      <w:r w:rsidRPr="00597278">
        <w:rPr>
          <w:i/>
        </w:rPr>
        <w:t>Adam: A method for stochastic optimization.</w:t>
      </w:r>
      <w:r w:rsidRPr="00597278">
        <w:t xml:space="preserve"> arXiv preprint arXiv:1412.6980, 2014.</w:t>
      </w:r>
    </w:p>
    <w:p w14:paraId="00DCE75A" w14:textId="77777777" w:rsidR="00597278" w:rsidRPr="00597278" w:rsidRDefault="00597278" w:rsidP="00597278">
      <w:pPr>
        <w:pStyle w:val="EndNoteBibliography"/>
        <w:spacing w:after="0"/>
        <w:ind w:left="720" w:hanging="720"/>
      </w:pPr>
      <w:r w:rsidRPr="00597278">
        <w:t>27.</w:t>
      </w:r>
      <w:r w:rsidRPr="00597278">
        <w:tab/>
        <w:t xml:space="preserve">Lee, T.-W., T. Wachtler, and T.J. Sejnowski, </w:t>
      </w:r>
      <w:r w:rsidRPr="00597278">
        <w:rPr>
          <w:i/>
        </w:rPr>
        <w:t>Color opponency is an efficient representation of spectral properties in natural scenes.</w:t>
      </w:r>
      <w:r w:rsidRPr="00597278">
        <w:t xml:space="preserve"> Vision Research, 2002. </w:t>
      </w:r>
      <w:r w:rsidRPr="00597278">
        <w:rPr>
          <w:b/>
        </w:rPr>
        <w:t>42</w:t>
      </w:r>
      <w:r w:rsidRPr="00597278">
        <w:t>(17): p. 2095-2103.</w:t>
      </w:r>
    </w:p>
    <w:p w14:paraId="4BDA8F30" w14:textId="77777777" w:rsidR="00597278" w:rsidRPr="00597278" w:rsidRDefault="00597278" w:rsidP="00597278">
      <w:pPr>
        <w:pStyle w:val="EndNoteBibliography"/>
        <w:spacing w:after="0"/>
        <w:ind w:left="720" w:hanging="720"/>
      </w:pPr>
      <w:r w:rsidRPr="00597278">
        <w:t>28.</w:t>
      </w:r>
      <w:r w:rsidRPr="00597278">
        <w:tab/>
        <w:t xml:space="preserve">Doi, E., et al., </w:t>
      </w:r>
      <w:r w:rsidRPr="00597278">
        <w:rPr>
          <w:i/>
        </w:rPr>
        <w:t>Spatiochromatic receptive field properties derived from information-theoretic analyses of cone mosaic responses to natural scenes.</w:t>
      </w:r>
      <w:r w:rsidRPr="00597278">
        <w:t xml:space="preserve"> Neural computation, 2003. </w:t>
      </w:r>
      <w:r w:rsidRPr="00597278">
        <w:rPr>
          <w:b/>
        </w:rPr>
        <w:t>15</w:t>
      </w:r>
      <w:r w:rsidRPr="00597278">
        <w:t>(2): p. 397-417.</w:t>
      </w:r>
    </w:p>
    <w:p w14:paraId="0576C3BF" w14:textId="77777777" w:rsidR="00597278" w:rsidRPr="00597278" w:rsidRDefault="00597278" w:rsidP="00597278">
      <w:pPr>
        <w:pStyle w:val="EndNoteBibliography"/>
        <w:spacing w:after="0"/>
        <w:ind w:left="720" w:hanging="720"/>
      </w:pPr>
      <w:r w:rsidRPr="00597278">
        <w:t>29.</w:t>
      </w:r>
      <w:r w:rsidRPr="00597278">
        <w:tab/>
        <w:t xml:space="preserve">Baylor, D., B. Nunn, and J. Schnapf, </w:t>
      </w:r>
      <w:r w:rsidRPr="00597278">
        <w:rPr>
          <w:i/>
        </w:rPr>
        <w:t>Spectral sensitivity of cones of the monkey Macaca fascicularis.</w:t>
      </w:r>
      <w:r w:rsidRPr="00597278">
        <w:t xml:space="preserve"> The Journal of Physiology, 1987. </w:t>
      </w:r>
      <w:r w:rsidRPr="00597278">
        <w:rPr>
          <w:b/>
        </w:rPr>
        <w:t>390</w:t>
      </w:r>
      <w:r w:rsidRPr="00597278">
        <w:t>(1): p. 145-160.</w:t>
      </w:r>
    </w:p>
    <w:p w14:paraId="44BFA00C" w14:textId="77777777" w:rsidR="00597278" w:rsidRPr="00597278" w:rsidRDefault="00597278" w:rsidP="00597278">
      <w:pPr>
        <w:pStyle w:val="EndNoteBibliography"/>
        <w:spacing w:after="0"/>
        <w:ind w:left="720" w:hanging="720"/>
      </w:pPr>
      <w:r w:rsidRPr="00597278">
        <w:t>30.</w:t>
      </w:r>
      <w:r w:rsidRPr="00597278">
        <w:tab/>
        <w:t xml:space="preserve">Antinucci, P. and R. Hindges, </w:t>
      </w:r>
      <w:r w:rsidRPr="00597278">
        <w:rPr>
          <w:i/>
        </w:rPr>
        <w:t>Orientation-selective retinal circuits in vertebrates.</w:t>
      </w:r>
      <w:r w:rsidRPr="00597278">
        <w:t xml:space="preserve"> Frontiers in neural circuits, 2018. </w:t>
      </w:r>
      <w:r w:rsidRPr="00597278">
        <w:rPr>
          <w:b/>
        </w:rPr>
        <w:t>12</w:t>
      </w:r>
      <w:r w:rsidRPr="00597278">
        <w:t>: p. 11.</w:t>
      </w:r>
    </w:p>
    <w:p w14:paraId="6FB3834B" w14:textId="77777777" w:rsidR="00597278" w:rsidRPr="00597278" w:rsidRDefault="00597278" w:rsidP="00597278">
      <w:pPr>
        <w:pStyle w:val="EndNoteBibliography"/>
        <w:spacing w:after="0"/>
        <w:ind w:left="720" w:hanging="720"/>
      </w:pPr>
      <w:r w:rsidRPr="00597278">
        <w:t>31.</w:t>
      </w:r>
      <w:r w:rsidRPr="00597278">
        <w:tab/>
        <w:t xml:space="preserve">Mechler, F. and D.L. Ringach, </w:t>
      </w:r>
      <w:r w:rsidRPr="00597278">
        <w:rPr>
          <w:i/>
        </w:rPr>
        <w:t>On the classification of simple and complex cells.</w:t>
      </w:r>
      <w:r w:rsidRPr="00597278">
        <w:t xml:space="preserve"> Vision research, 2002. </w:t>
      </w:r>
      <w:r w:rsidRPr="00597278">
        <w:rPr>
          <w:b/>
        </w:rPr>
        <w:t>42</w:t>
      </w:r>
      <w:r w:rsidRPr="00597278">
        <w:t>(8): p. 1017-1033.</w:t>
      </w:r>
    </w:p>
    <w:p w14:paraId="115586EC" w14:textId="77777777" w:rsidR="00597278" w:rsidRPr="00597278" w:rsidRDefault="00597278" w:rsidP="00597278">
      <w:pPr>
        <w:pStyle w:val="EndNoteBibliography"/>
        <w:spacing w:after="0"/>
        <w:ind w:left="720" w:hanging="720"/>
      </w:pPr>
      <w:r w:rsidRPr="00597278">
        <w:t>32.</w:t>
      </w:r>
      <w:r w:rsidRPr="00597278">
        <w:tab/>
        <w:t xml:space="preserve">Barlow, H. and W.R. Levick, </w:t>
      </w:r>
      <w:r w:rsidRPr="00597278">
        <w:rPr>
          <w:i/>
        </w:rPr>
        <w:t>The mechanism of directionally selective units in rabbit's retina.</w:t>
      </w:r>
      <w:r w:rsidRPr="00597278">
        <w:t xml:space="preserve"> The Journal of physiology, 1965. </w:t>
      </w:r>
      <w:r w:rsidRPr="00597278">
        <w:rPr>
          <w:b/>
        </w:rPr>
        <w:t>178</w:t>
      </w:r>
      <w:r w:rsidRPr="00597278">
        <w:t>(3): p. 477.</w:t>
      </w:r>
    </w:p>
    <w:p w14:paraId="577322AC" w14:textId="77777777" w:rsidR="00597278" w:rsidRPr="00597278" w:rsidRDefault="00597278" w:rsidP="00597278">
      <w:pPr>
        <w:pStyle w:val="EndNoteBibliography"/>
        <w:spacing w:after="0"/>
        <w:ind w:left="720" w:hanging="720"/>
      </w:pPr>
      <w:r w:rsidRPr="00597278">
        <w:t>33.</w:t>
      </w:r>
      <w:r w:rsidRPr="00597278">
        <w:tab/>
        <w:t xml:space="preserve">Kim, Y.J., et al., </w:t>
      </w:r>
      <w:r w:rsidRPr="00597278">
        <w:rPr>
          <w:i/>
        </w:rPr>
        <w:t>Origins of direction selectivity in the primate retina.</w:t>
      </w:r>
      <w:r w:rsidRPr="00597278">
        <w:t xml:space="preserve"> Nature communications, 2022. </w:t>
      </w:r>
      <w:r w:rsidRPr="00597278">
        <w:rPr>
          <w:b/>
        </w:rPr>
        <w:t>13</w:t>
      </w:r>
      <w:r w:rsidRPr="00597278">
        <w:t>(1): p. 2862.</w:t>
      </w:r>
    </w:p>
    <w:p w14:paraId="2749C5C2" w14:textId="77777777" w:rsidR="00597278" w:rsidRPr="00597278" w:rsidRDefault="00597278" w:rsidP="00597278">
      <w:pPr>
        <w:pStyle w:val="EndNoteBibliography"/>
        <w:spacing w:after="0"/>
        <w:ind w:left="720" w:hanging="720"/>
      </w:pPr>
      <w:r w:rsidRPr="00597278">
        <w:t>34.</w:t>
      </w:r>
      <w:r w:rsidRPr="00597278">
        <w:tab/>
        <w:t xml:space="preserve">Salisbury, J.M. and S.E. Palmer, </w:t>
      </w:r>
      <w:r w:rsidRPr="00597278">
        <w:rPr>
          <w:i/>
        </w:rPr>
        <w:t>Optimal prediction in the retina and natural motion statistics.</w:t>
      </w:r>
      <w:r w:rsidRPr="00597278">
        <w:t xml:space="preserve"> Journal of Statistical Physics, 2016. </w:t>
      </w:r>
      <w:r w:rsidRPr="00597278">
        <w:rPr>
          <w:b/>
        </w:rPr>
        <w:t>162</w:t>
      </w:r>
      <w:r w:rsidRPr="00597278">
        <w:t>(5): p. 1309-1323.</w:t>
      </w:r>
    </w:p>
    <w:p w14:paraId="15B1C911" w14:textId="77777777" w:rsidR="00597278" w:rsidRPr="00597278" w:rsidRDefault="00597278" w:rsidP="00597278">
      <w:pPr>
        <w:pStyle w:val="EndNoteBibliography"/>
        <w:ind w:left="720" w:hanging="720"/>
      </w:pPr>
      <w:r w:rsidRPr="00597278">
        <w:t>35.</w:t>
      </w:r>
      <w:r w:rsidRPr="00597278">
        <w:tab/>
        <w:t xml:space="preserve">Yasui, S., W. Davis, and K.-I. Naka, </w:t>
      </w:r>
      <w:r w:rsidRPr="00597278">
        <w:rPr>
          <w:i/>
        </w:rPr>
        <w:t>Spatio-temporal receptive field measurement of retinal neurons by random pattern stimulation and cross correlation.</w:t>
      </w:r>
      <w:r w:rsidRPr="00597278">
        <w:t xml:space="preserve"> IEEE Transactions on Biomedical Engineering, 1979(5): p. 263-272.</w:t>
      </w:r>
    </w:p>
    <w:p w14:paraId="19B54D01" w14:textId="7751BC4D"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A431FB">
      <w:headerReference w:type="default" r:id="rId19"/>
      <w:footerReference w:type="default" r:id="rId20"/>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C9495" w14:textId="77777777" w:rsidR="00A431FB" w:rsidRDefault="00A431FB">
      <w:pPr>
        <w:spacing w:after="0" w:line="240" w:lineRule="auto"/>
      </w:pPr>
      <w:r>
        <w:separator/>
      </w:r>
    </w:p>
  </w:endnote>
  <w:endnote w:type="continuationSeparator" w:id="0">
    <w:p w14:paraId="4A663099" w14:textId="77777777" w:rsidR="00A431FB" w:rsidRDefault="00A43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99641" w14:textId="77777777" w:rsidR="00A431FB" w:rsidRDefault="00A431FB">
      <w:pPr>
        <w:spacing w:after="0" w:line="240" w:lineRule="auto"/>
      </w:pPr>
      <w:r>
        <w:separator/>
      </w:r>
    </w:p>
  </w:footnote>
  <w:footnote w:type="continuationSeparator" w:id="0">
    <w:p w14:paraId="4588F4E3" w14:textId="77777777" w:rsidR="00A431FB" w:rsidRDefault="00A43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record-ids&gt;&lt;/item&gt;&lt;/Libraries&gt;"/>
  </w:docVars>
  <w:rsids>
    <w:rsidRoot w:val="00647D17"/>
    <w:rsid w:val="00000FB6"/>
    <w:rsid w:val="000056EF"/>
    <w:rsid w:val="00035A47"/>
    <w:rsid w:val="000402A0"/>
    <w:rsid w:val="00046C55"/>
    <w:rsid w:val="00053789"/>
    <w:rsid w:val="00055B87"/>
    <w:rsid w:val="00062669"/>
    <w:rsid w:val="000659F0"/>
    <w:rsid w:val="00082BE0"/>
    <w:rsid w:val="00082DF0"/>
    <w:rsid w:val="00094DE1"/>
    <w:rsid w:val="00094FEC"/>
    <w:rsid w:val="000A0C51"/>
    <w:rsid w:val="000A40AD"/>
    <w:rsid w:val="000A7C55"/>
    <w:rsid w:val="000B4136"/>
    <w:rsid w:val="000C1EBF"/>
    <w:rsid w:val="000D0E00"/>
    <w:rsid w:val="000E3775"/>
    <w:rsid w:val="000F5DE3"/>
    <w:rsid w:val="001053E9"/>
    <w:rsid w:val="001111E7"/>
    <w:rsid w:val="0012490A"/>
    <w:rsid w:val="0013056E"/>
    <w:rsid w:val="00143DC5"/>
    <w:rsid w:val="00172D06"/>
    <w:rsid w:val="00186FD7"/>
    <w:rsid w:val="001904DB"/>
    <w:rsid w:val="001A2920"/>
    <w:rsid w:val="001A47AB"/>
    <w:rsid w:val="001B383D"/>
    <w:rsid w:val="001B7C90"/>
    <w:rsid w:val="001C2A06"/>
    <w:rsid w:val="001C7FFE"/>
    <w:rsid w:val="001E1D98"/>
    <w:rsid w:val="001E4E2F"/>
    <w:rsid w:val="001E74DC"/>
    <w:rsid w:val="001E7D14"/>
    <w:rsid w:val="001F4AF6"/>
    <w:rsid w:val="00204CEF"/>
    <w:rsid w:val="002153A1"/>
    <w:rsid w:val="00243B78"/>
    <w:rsid w:val="00243E2E"/>
    <w:rsid w:val="002449F4"/>
    <w:rsid w:val="002502DE"/>
    <w:rsid w:val="00253076"/>
    <w:rsid w:val="002900BA"/>
    <w:rsid w:val="00292D84"/>
    <w:rsid w:val="00293580"/>
    <w:rsid w:val="002971D2"/>
    <w:rsid w:val="002B48BF"/>
    <w:rsid w:val="002D5E3D"/>
    <w:rsid w:val="002E397E"/>
    <w:rsid w:val="002E4D10"/>
    <w:rsid w:val="002E78BE"/>
    <w:rsid w:val="002E79C3"/>
    <w:rsid w:val="002F0150"/>
    <w:rsid w:val="002F62D6"/>
    <w:rsid w:val="00337C7C"/>
    <w:rsid w:val="00341B1B"/>
    <w:rsid w:val="00353547"/>
    <w:rsid w:val="00354AC1"/>
    <w:rsid w:val="0035512D"/>
    <w:rsid w:val="0036300F"/>
    <w:rsid w:val="00367AA9"/>
    <w:rsid w:val="00373D44"/>
    <w:rsid w:val="00376AA5"/>
    <w:rsid w:val="003815E2"/>
    <w:rsid w:val="003A5E35"/>
    <w:rsid w:val="003A79B3"/>
    <w:rsid w:val="003B0191"/>
    <w:rsid w:val="003B1373"/>
    <w:rsid w:val="003B234F"/>
    <w:rsid w:val="003D340C"/>
    <w:rsid w:val="003E1E81"/>
    <w:rsid w:val="003E6435"/>
    <w:rsid w:val="003E75DE"/>
    <w:rsid w:val="0041414F"/>
    <w:rsid w:val="00414316"/>
    <w:rsid w:val="004167B4"/>
    <w:rsid w:val="00423E32"/>
    <w:rsid w:val="00425B88"/>
    <w:rsid w:val="00426505"/>
    <w:rsid w:val="00427ED1"/>
    <w:rsid w:val="004433CA"/>
    <w:rsid w:val="0045402F"/>
    <w:rsid w:val="004607BF"/>
    <w:rsid w:val="00465A9A"/>
    <w:rsid w:val="00471612"/>
    <w:rsid w:val="00475FB2"/>
    <w:rsid w:val="00486C4F"/>
    <w:rsid w:val="004908AC"/>
    <w:rsid w:val="004972CF"/>
    <w:rsid w:val="00497766"/>
    <w:rsid w:val="004A0D47"/>
    <w:rsid w:val="004A7015"/>
    <w:rsid w:val="004C25FA"/>
    <w:rsid w:val="004C6E69"/>
    <w:rsid w:val="004D1B87"/>
    <w:rsid w:val="004D7128"/>
    <w:rsid w:val="004D73F9"/>
    <w:rsid w:val="004E15F9"/>
    <w:rsid w:val="004F1A26"/>
    <w:rsid w:val="004F1FB1"/>
    <w:rsid w:val="004F63E0"/>
    <w:rsid w:val="0051197A"/>
    <w:rsid w:val="0051659B"/>
    <w:rsid w:val="005348CA"/>
    <w:rsid w:val="00540DEE"/>
    <w:rsid w:val="00542D04"/>
    <w:rsid w:val="0055196F"/>
    <w:rsid w:val="0055317C"/>
    <w:rsid w:val="005655CA"/>
    <w:rsid w:val="00597278"/>
    <w:rsid w:val="005A2087"/>
    <w:rsid w:val="005B10D5"/>
    <w:rsid w:val="005C4523"/>
    <w:rsid w:val="005C5F3D"/>
    <w:rsid w:val="005C61DC"/>
    <w:rsid w:val="005D2734"/>
    <w:rsid w:val="005D30A3"/>
    <w:rsid w:val="00600C29"/>
    <w:rsid w:val="006068A8"/>
    <w:rsid w:val="00612F68"/>
    <w:rsid w:val="00613911"/>
    <w:rsid w:val="00620317"/>
    <w:rsid w:val="00620816"/>
    <w:rsid w:val="0063308F"/>
    <w:rsid w:val="0063481B"/>
    <w:rsid w:val="00647D17"/>
    <w:rsid w:val="00674BE2"/>
    <w:rsid w:val="00691E4F"/>
    <w:rsid w:val="0069397A"/>
    <w:rsid w:val="006A3495"/>
    <w:rsid w:val="006C7EF7"/>
    <w:rsid w:val="006D0067"/>
    <w:rsid w:val="006E5370"/>
    <w:rsid w:val="006F24B8"/>
    <w:rsid w:val="0070512C"/>
    <w:rsid w:val="007123D6"/>
    <w:rsid w:val="007156E9"/>
    <w:rsid w:val="00723554"/>
    <w:rsid w:val="00723FA8"/>
    <w:rsid w:val="00731E38"/>
    <w:rsid w:val="00742769"/>
    <w:rsid w:val="007435E6"/>
    <w:rsid w:val="00745B6F"/>
    <w:rsid w:val="00747DB9"/>
    <w:rsid w:val="00751293"/>
    <w:rsid w:val="00757126"/>
    <w:rsid w:val="00764DF3"/>
    <w:rsid w:val="0077154B"/>
    <w:rsid w:val="00771EDF"/>
    <w:rsid w:val="007733AC"/>
    <w:rsid w:val="00774D00"/>
    <w:rsid w:val="00777D68"/>
    <w:rsid w:val="00780225"/>
    <w:rsid w:val="00782456"/>
    <w:rsid w:val="007832C7"/>
    <w:rsid w:val="007930B8"/>
    <w:rsid w:val="0079354F"/>
    <w:rsid w:val="0079559F"/>
    <w:rsid w:val="007C4109"/>
    <w:rsid w:val="007D033D"/>
    <w:rsid w:val="007D37DB"/>
    <w:rsid w:val="007E50FF"/>
    <w:rsid w:val="007E7F1A"/>
    <w:rsid w:val="008023DE"/>
    <w:rsid w:val="00804381"/>
    <w:rsid w:val="00806301"/>
    <w:rsid w:val="0080725C"/>
    <w:rsid w:val="008142DF"/>
    <w:rsid w:val="008220BE"/>
    <w:rsid w:val="00826C34"/>
    <w:rsid w:val="00832278"/>
    <w:rsid w:val="00833772"/>
    <w:rsid w:val="008514F7"/>
    <w:rsid w:val="00851740"/>
    <w:rsid w:val="00851AB0"/>
    <w:rsid w:val="00852293"/>
    <w:rsid w:val="0086388B"/>
    <w:rsid w:val="00871AE0"/>
    <w:rsid w:val="00873342"/>
    <w:rsid w:val="0087479A"/>
    <w:rsid w:val="00885AD6"/>
    <w:rsid w:val="00894022"/>
    <w:rsid w:val="008A2298"/>
    <w:rsid w:val="008B0D2D"/>
    <w:rsid w:val="008B2205"/>
    <w:rsid w:val="008B7C03"/>
    <w:rsid w:val="008F69A2"/>
    <w:rsid w:val="00903F55"/>
    <w:rsid w:val="009042A7"/>
    <w:rsid w:val="00907646"/>
    <w:rsid w:val="00913499"/>
    <w:rsid w:val="00914A54"/>
    <w:rsid w:val="00917BE5"/>
    <w:rsid w:val="00926285"/>
    <w:rsid w:val="0093320D"/>
    <w:rsid w:val="009357A9"/>
    <w:rsid w:val="00936D04"/>
    <w:rsid w:val="00955010"/>
    <w:rsid w:val="00960337"/>
    <w:rsid w:val="00973A4C"/>
    <w:rsid w:val="00974957"/>
    <w:rsid w:val="009764DF"/>
    <w:rsid w:val="00984BAD"/>
    <w:rsid w:val="00993727"/>
    <w:rsid w:val="009A409D"/>
    <w:rsid w:val="009A4409"/>
    <w:rsid w:val="009B5FBF"/>
    <w:rsid w:val="009E6439"/>
    <w:rsid w:val="009F1716"/>
    <w:rsid w:val="00A10043"/>
    <w:rsid w:val="00A10680"/>
    <w:rsid w:val="00A2213D"/>
    <w:rsid w:val="00A355F1"/>
    <w:rsid w:val="00A36ECF"/>
    <w:rsid w:val="00A418A7"/>
    <w:rsid w:val="00A431FB"/>
    <w:rsid w:val="00A5100E"/>
    <w:rsid w:val="00A562D7"/>
    <w:rsid w:val="00A653B2"/>
    <w:rsid w:val="00A6592F"/>
    <w:rsid w:val="00A7006A"/>
    <w:rsid w:val="00A71BA2"/>
    <w:rsid w:val="00A747EC"/>
    <w:rsid w:val="00A84E98"/>
    <w:rsid w:val="00A879A9"/>
    <w:rsid w:val="00A92A69"/>
    <w:rsid w:val="00A95C3A"/>
    <w:rsid w:val="00AA1C47"/>
    <w:rsid w:val="00AB3278"/>
    <w:rsid w:val="00AC2EC3"/>
    <w:rsid w:val="00AC4A62"/>
    <w:rsid w:val="00AD27B2"/>
    <w:rsid w:val="00AD28B6"/>
    <w:rsid w:val="00AD3296"/>
    <w:rsid w:val="00AE398E"/>
    <w:rsid w:val="00AF2965"/>
    <w:rsid w:val="00B165D9"/>
    <w:rsid w:val="00B16FE9"/>
    <w:rsid w:val="00B321CC"/>
    <w:rsid w:val="00B622DC"/>
    <w:rsid w:val="00B62F0B"/>
    <w:rsid w:val="00B73C0B"/>
    <w:rsid w:val="00B80ABD"/>
    <w:rsid w:val="00B934AF"/>
    <w:rsid w:val="00B961B5"/>
    <w:rsid w:val="00BA1210"/>
    <w:rsid w:val="00BA48D4"/>
    <w:rsid w:val="00BA53F8"/>
    <w:rsid w:val="00BA734E"/>
    <w:rsid w:val="00BB32FA"/>
    <w:rsid w:val="00BC2D14"/>
    <w:rsid w:val="00BE280B"/>
    <w:rsid w:val="00BE2E32"/>
    <w:rsid w:val="00BE3CE1"/>
    <w:rsid w:val="00BE5CA2"/>
    <w:rsid w:val="00BF09E7"/>
    <w:rsid w:val="00C04A6F"/>
    <w:rsid w:val="00C2237B"/>
    <w:rsid w:val="00C23459"/>
    <w:rsid w:val="00C27CF8"/>
    <w:rsid w:val="00C3758D"/>
    <w:rsid w:val="00C40D0B"/>
    <w:rsid w:val="00C4470D"/>
    <w:rsid w:val="00C52839"/>
    <w:rsid w:val="00C54DA0"/>
    <w:rsid w:val="00C6059C"/>
    <w:rsid w:val="00C6729D"/>
    <w:rsid w:val="00C83A5B"/>
    <w:rsid w:val="00C86DE7"/>
    <w:rsid w:val="00CB2BC5"/>
    <w:rsid w:val="00CC06C6"/>
    <w:rsid w:val="00CD6B9C"/>
    <w:rsid w:val="00CE50A7"/>
    <w:rsid w:val="00CE5A83"/>
    <w:rsid w:val="00CE5E7F"/>
    <w:rsid w:val="00CF27FE"/>
    <w:rsid w:val="00CF3B4A"/>
    <w:rsid w:val="00D04E81"/>
    <w:rsid w:val="00D10124"/>
    <w:rsid w:val="00D1395A"/>
    <w:rsid w:val="00D15ADA"/>
    <w:rsid w:val="00D27320"/>
    <w:rsid w:val="00D375D2"/>
    <w:rsid w:val="00D376E0"/>
    <w:rsid w:val="00D37C38"/>
    <w:rsid w:val="00D46511"/>
    <w:rsid w:val="00D51DF2"/>
    <w:rsid w:val="00D66961"/>
    <w:rsid w:val="00D727BE"/>
    <w:rsid w:val="00D76019"/>
    <w:rsid w:val="00D83560"/>
    <w:rsid w:val="00DA3981"/>
    <w:rsid w:val="00DC188C"/>
    <w:rsid w:val="00DD3BFD"/>
    <w:rsid w:val="00DF3284"/>
    <w:rsid w:val="00DF6628"/>
    <w:rsid w:val="00DF7EBC"/>
    <w:rsid w:val="00E00853"/>
    <w:rsid w:val="00E01504"/>
    <w:rsid w:val="00E05241"/>
    <w:rsid w:val="00E11B28"/>
    <w:rsid w:val="00E160DC"/>
    <w:rsid w:val="00E368C3"/>
    <w:rsid w:val="00E41248"/>
    <w:rsid w:val="00E47A15"/>
    <w:rsid w:val="00E540EF"/>
    <w:rsid w:val="00E62921"/>
    <w:rsid w:val="00E77AC6"/>
    <w:rsid w:val="00E8452C"/>
    <w:rsid w:val="00EB32D7"/>
    <w:rsid w:val="00EB625E"/>
    <w:rsid w:val="00EC21F0"/>
    <w:rsid w:val="00EE4802"/>
    <w:rsid w:val="00EF3907"/>
    <w:rsid w:val="00F00BC5"/>
    <w:rsid w:val="00F0107C"/>
    <w:rsid w:val="00F07587"/>
    <w:rsid w:val="00F263F1"/>
    <w:rsid w:val="00F30D56"/>
    <w:rsid w:val="00F519AC"/>
    <w:rsid w:val="00F561D7"/>
    <w:rsid w:val="00F646CD"/>
    <w:rsid w:val="00F6612A"/>
    <w:rsid w:val="00F94B3D"/>
    <w:rsid w:val="00FA39CA"/>
    <w:rsid w:val="00FA7021"/>
    <w:rsid w:val="00FA7F90"/>
    <w:rsid w:val="00FB2D53"/>
    <w:rsid w:val="00FC36BC"/>
    <w:rsid w:val="00FE51C1"/>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E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 w:type="paragraph" w:styleId="Revision">
    <w:name w:val="Revision"/>
    <w:hidden/>
    <w:uiPriority w:val="99"/>
    <w:semiHidden/>
    <w:rsid w:val="00AC2EC3"/>
    <w:pPr>
      <w:spacing w:after="0" w:line="240" w:lineRule="auto"/>
    </w:pPr>
  </w:style>
  <w:style w:type="paragraph" w:styleId="CommentText">
    <w:name w:val="annotation text"/>
    <w:basedOn w:val="Normal"/>
    <w:link w:val="CommentTextChar"/>
    <w:uiPriority w:val="99"/>
    <w:semiHidden/>
    <w:unhideWhenUsed/>
    <w:rsid w:val="004972CF"/>
    <w:pPr>
      <w:spacing w:line="240" w:lineRule="auto"/>
    </w:pPr>
    <w:rPr>
      <w:sz w:val="20"/>
      <w:szCs w:val="20"/>
    </w:rPr>
  </w:style>
  <w:style w:type="character" w:customStyle="1" w:styleId="CommentTextChar">
    <w:name w:val="Comment Text Char"/>
    <w:basedOn w:val="DefaultParagraphFont"/>
    <w:link w:val="CommentText"/>
    <w:uiPriority w:val="99"/>
    <w:semiHidden/>
    <w:rsid w:val="004972CF"/>
    <w:rPr>
      <w:sz w:val="20"/>
      <w:szCs w:val="20"/>
    </w:rPr>
  </w:style>
  <w:style w:type="paragraph" w:styleId="CommentSubject">
    <w:name w:val="annotation subject"/>
    <w:basedOn w:val="CommentText"/>
    <w:next w:val="CommentText"/>
    <w:link w:val="CommentSubjectChar"/>
    <w:uiPriority w:val="99"/>
    <w:semiHidden/>
    <w:unhideWhenUsed/>
    <w:rsid w:val="004972CF"/>
    <w:rPr>
      <w:b/>
      <w:bCs/>
    </w:rPr>
  </w:style>
  <w:style w:type="character" w:customStyle="1" w:styleId="CommentSubjectChar">
    <w:name w:val="Comment Subject Char"/>
    <w:basedOn w:val="CommentTextChar"/>
    <w:link w:val="CommentSubject"/>
    <w:uiPriority w:val="99"/>
    <w:semiHidden/>
    <w:rsid w:val="004972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64</TotalTime>
  <Pages>9</Pages>
  <Words>10213</Words>
  <Characters>5821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209</cp:revision>
  <cp:lastPrinted>2023-11-25T11:41:00Z</cp:lastPrinted>
  <dcterms:created xsi:type="dcterms:W3CDTF">2023-10-18T18:41:00Z</dcterms:created>
  <dcterms:modified xsi:type="dcterms:W3CDTF">2024-04-01T04:44:00Z</dcterms:modified>
</cp:coreProperties>
</file>